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668C5D" w14:textId="6F2C2F58" w:rsidR="00392BEC" w:rsidRDefault="00400D44" w:rsidP="00675C3C">
      <w:pPr>
        <w:pStyle w:val="ListParagraph"/>
        <w:ind w:left="0" w:firstLine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95234410"/>
      <w:r w:rsidRPr="007E1F91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bookmarkEnd w:id="0"/>
    <w:p w14:paraId="7797E5B6" w14:textId="595CF307" w:rsidR="00C333C1" w:rsidRDefault="00FD3B67" w:rsidP="001C15A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0457D" w:rsidRPr="0030457D">
        <w:rPr>
          <w:rFonts w:ascii="Times New Roman" w:hAnsi="Times New Roman" w:cs="Times New Roman"/>
          <w:noProof/>
          <w:sz w:val="24"/>
          <w:szCs w:val="24"/>
        </w:rPr>
        <w:t>Arikunto, S</w:t>
      </w:r>
      <w:r w:rsidR="00445AB9">
        <w:rPr>
          <w:rFonts w:ascii="Times New Roman" w:hAnsi="Times New Roman" w:cs="Times New Roman"/>
          <w:noProof/>
          <w:sz w:val="24"/>
          <w:szCs w:val="24"/>
        </w:rPr>
        <w:t>uharsimi</w:t>
      </w:r>
      <w:r w:rsidR="0030457D" w:rsidRPr="0030457D">
        <w:rPr>
          <w:rFonts w:ascii="Times New Roman" w:hAnsi="Times New Roman" w:cs="Times New Roman"/>
          <w:noProof/>
          <w:sz w:val="24"/>
          <w:szCs w:val="24"/>
        </w:rPr>
        <w:t xml:space="preserve">. (2007). </w:t>
      </w:r>
      <w:r w:rsidR="0030457D"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Penelitian</w:t>
      </w:r>
      <w:r w:rsidR="0030457D"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B4C29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="0030457D" w:rsidRPr="0030457D">
        <w:rPr>
          <w:rFonts w:ascii="Times New Roman" w:hAnsi="Times New Roman" w:cs="Times New Roman"/>
          <w:noProof/>
          <w:sz w:val="24"/>
          <w:szCs w:val="24"/>
        </w:rPr>
        <w:t>Rineka Cipta</w:t>
      </w:r>
      <w:r w:rsidR="006561D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A974C1E" w14:textId="77777777" w:rsidR="001C15AC" w:rsidRDefault="001C15AC" w:rsidP="001C15A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9B45E26" w14:textId="68983516" w:rsidR="00B3390D" w:rsidRDefault="0030457D" w:rsidP="001C15A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Arikunto, Suharsimi. (2012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ek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430109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Rineka Cipta.</w:t>
      </w:r>
    </w:p>
    <w:p w14:paraId="532F4FA7" w14:textId="77777777" w:rsidR="00511877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23BEB69" w14:textId="25C3D4BC" w:rsidR="00B3390D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Arrohman, A. F. (2019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Pengaruh Kompetensi dan Lingkungan Kerja Terhadap Kinerja Pegawai Unit Pelaksana Teknis Pelatihan Kerja Tulungagung</w:t>
      </w:r>
      <w:r w:rsidRPr="0030457D">
        <w:rPr>
          <w:rFonts w:ascii="Times New Roman" w:hAnsi="Times New Roman" w:cs="Times New Roman"/>
          <w:noProof/>
          <w:sz w:val="24"/>
          <w:szCs w:val="24"/>
        </w:rPr>
        <w:t>. IAIN Tulungagung.</w:t>
      </w:r>
    </w:p>
    <w:p w14:paraId="70322D79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EABA4E1" w14:textId="719E4227" w:rsidR="00B3390D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Basori, M. A. N., Prahyawan, W., &amp; Kamsin, D. (2017). </w:t>
      </w:r>
      <w:r w:rsidRPr="005E1426">
        <w:rPr>
          <w:rFonts w:ascii="Times New Roman" w:hAnsi="Times New Roman" w:cs="Times New Roman"/>
          <w:i/>
          <w:iCs/>
          <w:noProof/>
          <w:sz w:val="24"/>
          <w:szCs w:val="24"/>
        </w:rPr>
        <w:t>Pengaruh Kompetensi Karyawan dan Lingkungan Kerja Terhadap Kinerja Karyawan Melalui Motivasi Kerja Sebagai Variabel Intervening (Studi Pada PT. Krakatau Bandar Samudera)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C06F0">
        <w:rPr>
          <w:rFonts w:ascii="Times New Roman" w:hAnsi="Times New Roman" w:cs="Times New Roman"/>
          <w:noProof/>
          <w:sz w:val="24"/>
          <w:szCs w:val="24"/>
        </w:rPr>
        <w:t>Jurnal Riset Bisnis Dan Manajemen Tirtayasa, 1(2).</w:t>
      </w:r>
    </w:p>
    <w:p w14:paraId="7BC4C26E" w14:textId="77777777" w:rsidR="00511877" w:rsidRPr="006561DF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14:paraId="76B19DE7" w14:textId="63A955C3" w:rsidR="00B3390D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Daryanto, S. dan. (2012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Pedoman Praktis K3LH (Keselamatan dan Kesehatan Kerja dan Lingkungan Hidup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76588">
        <w:rPr>
          <w:rFonts w:ascii="Times New Roman" w:hAnsi="Times New Roman" w:cs="Times New Roman"/>
          <w:noProof/>
          <w:sz w:val="24"/>
          <w:szCs w:val="24"/>
        </w:rPr>
        <w:t>Jakarta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Gava Media.</w:t>
      </w:r>
    </w:p>
    <w:p w14:paraId="6B95735F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E5AEE2E" w14:textId="1AB587A6" w:rsidR="00B3390D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19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Semarang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UNDIP.</w:t>
      </w:r>
    </w:p>
    <w:p w14:paraId="726D7926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E42B5FE" w14:textId="0513932A" w:rsidR="00B3390D" w:rsidRPr="00AC06F0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Juned, A. et. al. (2016). </w:t>
      </w:r>
      <w:r w:rsidRPr="005E1426">
        <w:rPr>
          <w:rFonts w:ascii="Times New Roman" w:hAnsi="Times New Roman" w:cs="Times New Roman"/>
          <w:i/>
          <w:iCs/>
          <w:noProof/>
          <w:sz w:val="24"/>
          <w:szCs w:val="24"/>
        </w:rPr>
        <w:t>Pengaruh Disiplin, Kompetensi dan Kepemimpinan Terhadap Kinerja Pegawai Dinas Tenaga Kerja Kota Samarinda.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C06F0">
        <w:rPr>
          <w:rFonts w:ascii="Times New Roman" w:hAnsi="Times New Roman" w:cs="Times New Roman"/>
          <w:noProof/>
          <w:sz w:val="24"/>
          <w:szCs w:val="24"/>
        </w:rPr>
        <w:t>Jurnal Ekonomia, Vol. 5, No. 2.</w:t>
      </w:r>
    </w:p>
    <w:p w14:paraId="6526B495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A21DF97" w14:textId="314D64AA" w:rsidR="00B3390D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Kasmir. (2016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(Teori dan Praktik)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Depok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PT Rajagrafindo Persada.</w:t>
      </w:r>
    </w:p>
    <w:p w14:paraId="572577E6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3F4553B" w14:textId="762BAA03" w:rsidR="00B3390D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Mangkunegara, A. P. (2008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PT.Remaja Rosdakarya.</w:t>
      </w:r>
    </w:p>
    <w:p w14:paraId="48AFF15E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28B9C76" w14:textId="5561B72D" w:rsidR="00B3390D" w:rsidRPr="00AC06F0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Mohamad Efendi, A. W. dan A. A. P. (2017). </w:t>
      </w:r>
      <w:r w:rsidRPr="005E1426">
        <w:rPr>
          <w:rFonts w:ascii="Times New Roman" w:hAnsi="Times New Roman" w:cs="Times New Roman"/>
          <w:i/>
          <w:iCs/>
          <w:noProof/>
          <w:sz w:val="24"/>
          <w:szCs w:val="24"/>
        </w:rPr>
        <w:t>Pengaruh kompetensi dan lingkungan kerja terhadap kinerja karyawan (study kasus pada karyawan bagian produksi perusahaan rokok adi bungsu malang)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C06F0">
        <w:rPr>
          <w:rFonts w:ascii="Times New Roman" w:hAnsi="Times New Roman" w:cs="Times New Roman"/>
          <w:noProof/>
          <w:sz w:val="24"/>
          <w:szCs w:val="24"/>
        </w:rPr>
        <w:t>Jurnal Riset Manajemen.</w:t>
      </w:r>
    </w:p>
    <w:p w14:paraId="0788956E" w14:textId="77777777" w:rsidR="00511877" w:rsidRPr="00AC06F0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7B6A1B2" w14:textId="7CFC23BD" w:rsidR="00B3390D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Nitisemito, A. S. (2015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 dan Manajemen Sumber Daya Manusia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 (Edisi ke E)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Ghalia Indonesia.</w:t>
      </w:r>
    </w:p>
    <w:p w14:paraId="4B9843EF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8BDFC3E" w14:textId="1BF7E081" w:rsidR="00B3390D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Pabundu, M. (2006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Budaya Organisasi dan Peningkatan KinerjaPerusahaan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Bumi Aksara.</w:t>
      </w:r>
    </w:p>
    <w:p w14:paraId="70B5F149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F363725" w14:textId="4F2620D8" w:rsidR="00B3390D" w:rsidRPr="00AC06F0" w:rsidRDefault="0030457D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Puspitasari, D. (2016). </w:t>
      </w:r>
      <w:r w:rsidRPr="005E1426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kompetensi, kompensasi dan lingkungan kerja terhadap kinerja karyawan (Study Kasus Pada Karyawan Waroeng Special Sambal (SS) Di Semarang)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C06F0">
        <w:rPr>
          <w:rFonts w:ascii="Times New Roman" w:hAnsi="Times New Roman" w:cs="Times New Roman"/>
          <w:noProof/>
          <w:sz w:val="24"/>
          <w:szCs w:val="24"/>
        </w:rPr>
        <w:t>In Publikasi Ilmiah, Fakultas Ekonomi dan Bisnis. Universitas Muhammadiyah Surakarta.</w:t>
      </w:r>
    </w:p>
    <w:p w14:paraId="28D4A48E" w14:textId="77777777" w:rsidR="00511877" w:rsidRPr="0030457D" w:rsidRDefault="00511877" w:rsidP="0051187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10C8C92" w14:textId="7D8B0B56" w:rsidR="00B3390D" w:rsidRDefault="0030457D" w:rsidP="0036630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Ricardianto, P. (2018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Human Capital Management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Bogor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In Media.</w:t>
      </w:r>
    </w:p>
    <w:p w14:paraId="47C6711C" w14:textId="25596844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Riyanda, M. (2017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Pengaruh Kompetensi dan Disiplin Kerja Terhadap Kinerja Pegawai Pada Dinas Perizinan Kota Yogyakarta</w:t>
      </w:r>
      <w:r w:rsidRPr="0030457D">
        <w:rPr>
          <w:rFonts w:ascii="Times New Roman" w:hAnsi="Times New Roman" w:cs="Times New Roman"/>
          <w:noProof/>
          <w:sz w:val="24"/>
          <w:szCs w:val="24"/>
        </w:rPr>
        <w:t>. Universitas Negeri Yogyakarta.</w:t>
      </w:r>
    </w:p>
    <w:p w14:paraId="578D6AFE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38756A9" w14:textId="30EA3794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aydam, G. (2000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(human resources management)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Djambatan.</w:t>
      </w:r>
    </w:p>
    <w:p w14:paraId="5C15A082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8FE9587" w14:textId="0614ABBF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edarmayanti. (2009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Pengembangan Kepribadian Pegawai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Mandar Maju.</w:t>
      </w:r>
    </w:p>
    <w:p w14:paraId="333A762C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AC7968A" w14:textId="3A42A797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edarmayanti. (2011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Tata Kerja dan Produktivitas Kerja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Mandar Maju.</w:t>
      </w:r>
    </w:p>
    <w:p w14:paraId="6282266B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72E1D8C" w14:textId="2F2170CA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ihombing. (2010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Balai Pustaka Aksara.</w:t>
      </w:r>
    </w:p>
    <w:p w14:paraId="0B04D307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ED4DEB2" w14:textId="26A00487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ofyan Yamin et al. (2011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Regresi dan Korelasi dalam Genggaman Anda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735E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Salemba Empat</w:t>
      </w:r>
    </w:p>
    <w:p w14:paraId="192A6F0A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875FF6F" w14:textId="032F5C6F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D64AD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CV. Alfabeta.</w:t>
      </w:r>
    </w:p>
    <w:p w14:paraId="1F0EC26B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7D1832B" w14:textId="5C4F2137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ujuko Efferin,  et. al. (2008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Akuntansi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D64AD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Graha Ilmu.</w:t>
      </w:r>
    </w:p>
    <w:p w14:paraId="414DC2F5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4D9D25A" w14:textId="1B3247DD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unyoto, D. (2015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dan Pengembangan Sumber Daya Manusia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 (Cet. 1). </w:t>
      </w:r>
      <w:r w:rsidR="005946E7">
        <w:rPr>
          <w:rFonts w:ascii="Times New Roman" w:hAnsi="Times New Roman" w:cs="Times New Roman"/>
          <w:noProof/>
          <w:sz w:val="24"/>
          <w:szCs w:val="24"/>
        </w:rPr>
        <w:t>Yogyakarta: m</w:t>
      </w:r>
      <w:r w:rsidRPr="0030457D">
        <w:rPr>
          <w:rFonts w:ascii="Times New Roman" w:hAnsi="Times New Roman" w:cs="Times New Roman"/>
          <w:noProof/>
          <w:sz w:val="24"/>
          <w:szCs w:val="24"/>
        </w:rPr>
        <w:t>Center for Academic Publishing Service.</w:t>
      </w:r>
    </w:p>
    <w:p w14:paraId="4320BA4A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91C1E39" w14:textId="5D08E562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uparyadi, H. (2015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: Menciptakan Keunggulan Bersaing Berbasis Kompetensi SDM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946E7">
        <w:rPr>
          <w:rFonts w:ascii="Times New Roman" w:hAnsi="Times New Roman" w:cs="Times New Roman"/>
          <w:noProof/>
          <w:sz w:val="24"/>
          <w:szCs w:val="24"/>
        </w:rPr>
        <w:t xml:space="preserve">Yogy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ANDI.</w:t>
      </w:r>
    </w:p>
    <w:p w14:paraId="2317750C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F81CEC6" w14:textId="474E342C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upranto, J. (2012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Aplikasinya dalam Pemasaran.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6592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Rineka Cipta.</w:t>
      </w:r>
    </w:p>
    <w:p w14:paraId="427B27DE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D86844C" w14:textId="4388CC4E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Sutrisno, E. (2009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C36592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Kencana Prenada Media Group.</w:t>
      </w:r>
    </w:p>
    <w:p w14:paraId="0B6F2AF9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836A17D" w14:textId="6BF998D5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Thoha, P. H. dan N. (2008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Kompetensi Plus: Teori, Desain, Kasus dan Penerapan untuk HR dan Organisasi yang Dinamis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41936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Gramedia Pustaka Utama.</w:t>
      </w:r>
    </w:p>
    <w:p w14:paraId="4B8D8E31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DE781FB" w14:textId="4BF99082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Tika, P. (2006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Budaya Organisasi Dan Peningkatan Kinerja Perusahaan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41936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PT Bumi Aksara.</w:t>
      </w:r>
    </w:p>
    <w:p w14:paraId="3A172995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D92A16A" w14:textId="05C940B1" w:rsidR="00B3390D" w:rsidRDefault="00FF7768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>Timple</w:t>
      </w:r>
      <w:r w:rsidR="0030457D" w:rsidRPr="0030457D">
        <w:rPr>
          <w:rFonts w:ascii="Times New Roman" w:hAnsi="Times New Roman" w:cs="Times New Roman"/>
          <w:noProof/>
          <w:sz w:val="24"/>
          <w:szCs w:val="24"/>
        </w:rPr>
        <w:t xml:space="preserve">, A. D. (2006). </w:t>
      </w:r>
      <w:r w:rsidR="0030457D"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="0030457D"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C84357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="0030457D" w:rsidRPr="0030457D">
        <w:rPr>
          <w:rFonts w:ascii="Times New Roman" w:hAnsi="Times New Roman" w:cs="Times New Roman"/>
          <w:noProof/>
          <w:sz w:val="24"/>
          <w:szCs w:val="24"/>
        </w:rPr>
        <w:t>PT. Salemba Emban Patria.</w:t>
      </w:r>
    </w:p>
    <w:p w14:paraId="7B5AEE6D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E30F6DE" w14:textId="52F84EAE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Trianto, B. (2016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Riset Modeling: Teori, Konsep dan Prosedur Melakukan Penelitian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C84357">
        <w:rPr>
          <w:rFonts w:ascii="Times New Roman" w:hAnsi="Times New Roman" w:cs="Times New Roman"/>
          <w:noProof/>
          <w:sz w:val="24"/>
          <w:szCs w:val="24"/>
        </w:rPr>
        <w:t xml:space="preserve">Pekanbaru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Adh-Dhuha Institute.</w:t>
      </w:r>
    </w:p>
    <w:p w14:paraId="5E9D5D02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A1B39DD" w14:textId="6DCDD71D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Untari, S. &amp; A. W. (2014). Pengaruh Kompetensi Dan Lingkungan Kerja Terhadap Kinerja Karyawan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Jumal Ilmu &amp; Riset Manajemen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Vol. 3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No</w:t>
      </w:r>
      <w:r w:rsidRPr="0030457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D9BF5A6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8498D00" w14:textId="4727C0E4" w:rsidR="00B3390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Wibowo. (2016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Manajemen Kinerja</w:t>
      </w: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 (Ed. 5, Cet). </w:t>
      </w:r>
      <w:r w:rsidR="0056242A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30457D">
        <w:rPr>
          <w:rFonts w:ascii="Times New Roman" w:hAnsi="Times New Roman" w:cs="Times New Roman"/>
          <w:noProof/>
          <w:sz w:val="24"/>
          <w:szCs w:val="24"/>
        </w:rPr>
        <w:t>PT Rajagrafindo Persada.</w:t>
      </w:r>
    </w:p>
    <w:p w14:paraId="610DEBD0" w14:textId="77777777" w:rsidR="00FB723D" w:rsidRPr="0030457D" w:rsidRDefault="00FB723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C64CEA2" w14:textId="77777777" w:rsidR="0030457D" w:rsidRPr="0030457D" w:rsidRDefault="0030457D" w:rsidP="00FB723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30457D">
        <w:rPr>
          <w:rFonts w:ascii="Times New Roman" w:hAnsi="Times New Roman" w:cs="Times New Roman"/>
          <w:noProof/>
          <w:sz w:val="24"/>
          <w:szCs w:val="24"/>
        </w:rPr>
        <w:t xml:space="preserve">Zuhria Husnia Hasibuan. (2018). </w:t>
      </w:r>
      <w:r w:rsidRPr="0030457D">
        <w:rPr>
          <w:rFonts w:ascii="Times New Roman" w:hAnsi="Times New Roman" w:cs="Times New Roman"/>
          <w:i/>
          <w:iCs/>
          <w:noProof/>
          <w:sz w:val="24"/>
          <w:szCs w:val="24"/>
        </w:rPr>
        <w:t>Pengaruh Disiplin Kerja, Stres Kerja dan Motivasi Kerja Terhadap Kinerja Pegawai Dinas Tenaga Kerja Padang Lawas</w:t>
      </w:r>
      <w:r w:rsidRPr="0030457D">
        <w:rPr>
          <w:rFonts w:ascii="Times New Roman" w:hAnsi="Times New Roman" w:cs="Times New Roman"/>
          <w:noProof/>
          <w:sz w:val="24"/>
          <w:szCs w:val="24"/>
        </w:rPr>
        <w:t>. Universitas Islam Negeri Sumatera Utara.</w:t>
      </w:r>
    </w:p>
    <w:p w14:paraId="7D16F86C" w14:textId="6AC8187A" w:rsidR="00FD3B67" w:rsidRDefault="00FD3B67" w:rsidP="00366308">
      <w:pPr>
        <w:pStyle w:val="ListParagraph"/>
        <w:spacing w:after="240" w:line="36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EB11817" w14:textId="77777777" w:rsidR="00FF7768" w:rsidRDefault="00FF7768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07B60A40" w14:textId="77777777" w:rsidR="00FF7768" w:rsidRDefault="00FF7768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29EF545B" w14:textId="77777777" w:rsidR="00FF7768" w:rsidRDefault="00FF7768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6B449740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4F245FB7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540C26B9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51B9928D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1D43702C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2674BB09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6BE9873A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029B8557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5EDDC0A1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67D9162D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163E1566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16DB8F13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7DFA95D1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214BAD11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4B91D4CB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11BDC9ED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261066E3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0555DFA3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70FA5467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5AA30D9D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1F1D6BB1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46CA3286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03EE0E4B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48551D68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6FBCEE1D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4BAFE48C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63122D45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3050805F" w14:textId="77777777" w:rsidR="0056242A" w:rsidRDefault="0056242A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2B8DCFF4" w14:textId="77777777" w:rsidR="00FF7768" w:rsidRDefault="00FF7768" w:rsidP="00FF7768">
      <w:pPr>
        <w:pStyle w:val="ListParagraph"/>
        <w:spacing w:after="240" w:line="24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sectPr w:rsidR="00FF7768" w:rsidSect="006F4A6A">
      <w:headerReference w:type="default" r:id="rId8"/>
      <w:footerReference w:type="default" r:id="rId9"/>
      <w:footerReference w:type="first" r:id="rId10"/>
      <w:pgSz w:w="11906" w:h="16838" w:code="9"/>
      <w:pgMar w:top="2268" w:right="1701" w:bottom="1701" w:left="2268" w:header="709" w:footer="709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A99B70" w14:textId="77777777" w:rsidR="00823A84" w:rsidRDefault="00823A84" w:rsidP="00800A9F">
      <w:pPr>
        <w:spacing w:line="240" w:lineRule="auto"/>
      </w:pPr>
      <w:r>
        <w:separator/>
      </w:r>
    </w:p>
  </w:endnote>
  <w:endnote w:type="continuationSeparator" w:id="0">
    <w:p w14:paraId="792D98DD" w14:textId="77777777" w:rsidR="00823A84" w:rsidRDefault="00823A84" w:rsidP="00800A9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6DEE10" w14:textId="1A750455" w:rsidR="0006258F" w:rsidRDefault="0006258F">
    <w:pPr>
      <w:pStyle w:val="Footer"/>
      <w:jc w:val="center"/>
    </w:pPr>
  </w:p>
  <w:p w14:paraId="6260CB93" w14:textId="366EBC6A" w:rsidR="000827B0" w:rsidRDefault="000827B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66741F" w14:textId="34522D32" w:rsidR="00466A79" w:rsidRDefault="00466A79">
    <w:pPr>
      <w:pStyle w:val="Footer"/>
      <w:jc w:val="center"/>
    </w:pPr>
  </w:p>
  <w:p w14:paraId="68CE7765" w14:textId="77777777" w:rsidR="00466A79" w:rsidRDefault="00466A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AE709F" w14:textId="77777777" w:rsidR="00823A84" w:rsidRDefault="00823A84" w:rsidP="00800A9F">
      <w:pPr>
        <w:spacing w:line="240" w:lineRule="auto"/>
      </w:pPr>
      <w:r>
        <w:separator/>
      </w:r>
    </w:p>
  </w:footnote>
  <w:footnote w:type="continuationSeparator" w:id="0">
    <w:p w14:paraId="313EAE81" w14:textId="77777777" w:rsidR="00823A84" w:rsidRDefault="00823A84" w:rsidP="00800A9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408AD8" w14:textId="3F064AF9" w:rsidR="00466A79" w:rsidRDefault="00466A79">
    <w:pPr>
      <w:pStyle w:val="Header"/>
      <w:jc w:val="right"/>
    </w:pPr>
  </w:p>
  <w:p w14:paraId="4AB66E09" w14:textId="77777777" w:rsidR="00466A79" w:rsidRDefault="00466A7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C6633"/>
    <w:multiLevelType w:val="hybridMultilevel"/>
    <w:tmpl w:val="966C476A"/>
    <w:lvl w:ilvl="0" w:tplc="04DA8196">
      <w:start w:val="1"/>
      <w:numFmt w:val="decimal"/>
      <w:lvlText w:val="%1)"/>
      <w:lvlJc w:val="left"/>
      <w:pPr>
        <w:ind w:left="213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6C3835"/>
    <w:multiLevelType w:val="hybridMultilevel"/>
    <w:tmpl w:val="FE127D28"/>
    <w:lvl w:ilvl="0" w:tplc="8E68C96E">
      <w:start w:val="2"/>
      <w:numFmt w:val="decimal"/>
      <w:lvlText w:val="%1."/>
      <w:lvlJc w:val="left"/>
      <w:pPr>
        <w:ind w:left="37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B45A77"/>
    <w:multiLevelType w:val="hybridMultilevel"/>
    <w:tmpl w:val="972295A8"/>
    <w:lvl w:ilvl="0" w:tplc="38090011">
      <w:start w:val="1"/>
      <w:numFmt w:val="decimal"/>
      <w:lvlText w:val="%1)"/>
      <w:lvlJc w:val="left"/>
      <w:pPr>
        <w:ind w:left="270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425" w:hanging="360"/>
      </w:pPr>
    </w:lvl>
    <w:lvl w:ilvl="2" w:tplc="3809001B" w:tentative="1">
      <w:start w:val="1"/>
      <w:numFmt w:val="lowerRoman"/>
      <w:lvlText w:val="%3."/>
      <w:lvlJc w:val="right"/>
      <w:pPr>
        <w:ind w:left="4145" w:hanging="180"/>
      </w:pPr>
    </w:lvl>
    <w:lvl w:ilvl="3" w:tplc="3809000F" w:tentative="1">
      <w:start w:val="1"/>
      <w:numFmt w:val="decimal"/>
      <w:lvlText w:val="%4."/>
      <w:lvlJc w:val="left"/>
      <w:pPr>
        <w:ind w:left="4865" w:hanging="360"/>
      </w:pPr>
    </w:lvl>
    <w:lvl w:ilvl="4" w:tplc="38090019" w:tentative="1">
      <w:start w:val="1"/>
      <w:numFmt w:val="lowerLetter"/>
      <w:lvlText w:val="%5."/>
      <w:lvlJc w:val="left"/>
      <w:pPr>
        <w:ind w:left="5585" w:hanging="360"/>
      </w:pPr>
    </w:lvl>
    <w:lvl w:ilvl="5" w:tplc="3809001B" w:tentative="1">
      <w:start w:val="1"/>
      <w:numFmt w:val="lowerRoman"/>
      <w:lvlText w:val="%6."/>
      <w:lvlJc w:val="right"/>
      <w:pPr>
        <w:ind w:left="6305" w:hanging="180"/>
      </w:pPr>
    </w:lvl>
    <w:lvl w:ilvl="6" w:tplc="3809000F" w:tentative="1">
      <w:start w:val="1"/>
      <w:numFmt w:val="decimal"/>
      <w:lvlText w:val="%7."/>
      <w:lvlJc w:val="left"/>
      <w:pPr>
        <w:ind w:left="7025" w:hanging="360"/>
      </w:pPr>
    </w:lvl>
    <w:lvl w:ilvl="7" w:tplc="38090019" w:tentative="1">
      <w:start w:val="1"/>
      <w:numFmt w:val="lowerLetter"/>
      <w:lvlText w:val="%8."/>
      <w:lvlJc w:val="left"/>
      <w:pPr>
        <w:ind w:left="7745" w:hanging="360"/>
      </w:pPr>
    </w:lvl>
    <w:lvl w:ilvl="8" w:tplc="38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3" w15:restartNumberingAfterBreak="0">
    <w:nsid w:val="02C02C64"/>
    <w:multiLevelType w:val="hybridMultilevel"/>
    <w:tmpl w:val="5A9C9884"/>
    <w:lvl w:ilvl="0" w:tplc="38090011">
      <w:start w:val="1"/>
      <w:numFmt w:val="decimal"/>
      <w:lvlText w:val="%1)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4" w15:restartNumberingAfterBreak="0">
    <w:nsid w:val="0614638C"/>
    <w:multiLevelType w:val="hybridMultilevel"/>
    <w:tmpl w:val="A64082D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88F04B3"/>
    <w:multiLevelType w:val="hybridMultilevel"/>
    <w:tmpl w:val="4162C3EA"/>
    <w:lvl w:ilvl="0" w:tplc="4E78C342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6" w15:restartNumberingAfterBreak="0">
    <w:nsid w:val="0A1D2B6A"/>
    <w:multiLevelType w:val="hybridMultilevel"/>
    <w:tmpl w:val="C2A26EF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EAE577D"/>
    <w:multiLevelType w:val="hybridMultilevel"/>
    <w:tmpl w:val="4C863484"/>
    <w:lvl w:ilvl="0" w:tplc="C5C0C828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FF6134C"/>
    <w:multiLevelType w:val="hybridMultilevel"/>
    <w:tmpl w:val="14E059E0"/>
    <w:lvl w:ilvl="0" w:tplc="73062C7C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1220AD7"/>
    <w:multiLevelType w:val="multilevel"/>
    <w:tmpl w:val="04EC36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upperLetter"/>
      <w:lvlText w:val="%3."/>
      <w:lvlJc w:val="left"/>
      <w:pPr>
        <w:ind w:left="2160" w:hanging="360"/>
      </w:pPr>
      <w:rPr>
        <w:rFonts w:hint="default"/>
        <w:b w:val="0"/>
        <w:bCs w:val="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11B45685"/>
    <w:multiLevelType w:val="hybridMultilevel"/>
    <w:tmpl w:val="F886C39E"/>
    <w:lvl w:ilvl="0" w:tplc="5F34EC38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378168D"/>
    <w:multiLevelType w:val="hybridMultilevel"/>
    <w:tmpl w:val="625E3752"/>
    <w:lvl w:ilvl="0" w:tplc="CFD48BE6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2" w15:restartNumberingAfterBreak="0">
    <w:nsid w:val="14CC1590"/>
    <w:multiLevelType w:val="hybridMultilevel"/>
    <w:tmpl w:val="E55EE822"/>
    <w:lvl w:ilvl="0" w:tplc="8B1C1880">
      <w:start w:val="5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51D2227"/>
    <w:multiLevelType w:val="hybridMultilevel"/>
    <w:tmpl w:val="C0DE9068"/>
    <w:lvl w:ilvl="0" w:tplc="62A00F82">
      <w:start w:val="4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680657A"/>
    <w:multiLevelType w:val="hybridMultilevel"/>
    <w:tmpl w:val="67DA7034"/>
    <w:lvl w:ilvl="0" w:tplc="3809000F">
      <w:start w:val="1"/>
      <w:numFmt w:val="decimal"/>
      <w:lvlText w:val="%1.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5" w15:restartNumberingAfterBreak="0">
    <w:nsid w:val="17235F16"/>
    <w:multiLevelType w:val="hybridMultilevel"/>
    <w:tmpl w:val="E35A8D4E"/>
    <w:lvl w:ilvl="0" w:tplc="25B868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8EE1623"/>
    <w:multiLevelType w:val="hybridMultilevel"/>
    <w:tmpl w:val="EE1C4A1A"/>
    <w:lvl w:ilvl="0" w:tplc="28826D6C">
      <w:start w:val="1"/>
      <w:numFmt w:val="decimal"/>
      <w:lvlText w:val="%1."/>
      <w:lvlJc w:val="left"/>
      <w:pPr>
        <w:ind w:left="1440" w:hanging="360"/>
      </w:pPr>
      <w:rPr>
        <w:rFonts w:eastAsiaTheme="minorEastAsia" w:hint="default"/>
        <w:color w:val="010205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C3C681F"/>
    <w:multiLevelType w:val="hybridMultilevel"/>
    <w:tmpl w:val="8E92E04C"/>
    <w:lvl w:ilvl="0" w:tplc="6280551A">
      <w:start w:val="3"/>
      <w:numFmt w:val="decimal"/>
      <w:lvlText w:val="%1."/>
      <w:lvlJc w:val="left"/>
      <w:pPr>
        <w:ind w:left="23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C466AE8"/>
    <w:multiLevelType w:val="multilevel"/>
    <w:tmpl w:val="E04EBEE6"/>
    <w:lvl w:ilvl="0">
      <w:start w:val="4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upperLetter"/>
      <w:lvlText w:val="%3."/>
      <w:lvlJc w:val="left"/>
      <w:pPr>
        <w:ind w:left="2160" w:hanging="360"/>
      </w:pPr>
      <w:rPr>
        <w:rFonts w:hint="default"/>
        <w:b w:val="0"/>
        <w:bCs w:val="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1DEE6E55"/>
    <w:multiLevelType w:val="hybridMultilevel"/>
    <w:tmpl w:val="EAFEB1D8"/>
    <w:lvl w:ilvl="0" w:tplc="E1CCE59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1B26604"/>
    <w:multiLevelType w:val="hybridMultilevel"/>
    <w:tmpl w:val="CC44009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1D816DE"/>
    <w:multiLevelType w:val="hybridMultilevel"/>
    <w:tmpl w:val="15A251DC"/>
    <w:lvl w:ilvl="0" w:tplc="4C76C30A">
      <w:start w:val="1"/>
      <w:numFmt w:val="decimal"/>
      <w:lvlText w:val="%1."/>
      <w:lvlJc w:val="left"/>
      <w:pPr>
        <w:ind w:left="606" w:hanging="18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4AF10CC"/>
    <w:multiLevelType w:val="hybridMultilevel"/>
    <w:tmpl w:val="3974A7E6"/>
    <w:lvl w:ilvl="0" w:tplc="28C0C11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5975D52"/>
    <w:multiLevelType w:val="hybridMultilevel"/>
    <w:tmpl w:val="C9BAA2F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6EC64EA"/>
    <w:multiLevelType w:val="hybridMultilevel"/>
    <w:tmpl w:val="78CCB078"/>
    <w:lvl w:ilvl="0" w:tplc="2568784A">
      <w:start w:val="2"/>
      <w:numFmt w:val="decimal"/>
      <w:lvlText w:val="%1)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29111F99"/>
    <w:multiLevelType w:val="hybridMultilevel"/>
    <w:tmpl w:val="F73A2708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2A054482"/>
    <w:multiLevelType w:val="hybridMultilevel"/>
    <w:tmpl w:val="46045758"/>
    <w:lvl w:ilvl="0" w:tplc="38090019">
      <w:start w:val="1"/>
      <w:numFmt w:val="lowerLetter"/>
      <w:lvlText w:val="%1."/>
      <w:lvlJc w:val="left"/>
      <w:pPr>
        <w:ind w:left="1065" w:hanging="360"/>
      </w:pPr>
    </w:lvl>
    <w:lvl w:ilvl="1" w:tplc="38090019" w:tentative="1">
      <w:start w:val="1"/>
      <w:numFmt w:val="lowerLetter"/>
      <w:lvlText w:val="%2."/>
      <w:lvlJc w:val="left"/>
      <w:pPr>
        <w:ind w:left="1785" w:hanging="360"/>
      </w:pPr>
    </w:lvl>
    <w:lvl w:ilvl="2" w:tplc="3809001B" w:tentative="1">
      <w:start w:val="1"/>
      <w:numFmt w:val="lowerRoman"/>
      <w:lvlText w:val="%3."/>
      <w:lvlJc w:val="right"/>
      <w:pPr>
        <w:ind w:left="2505" w:hanging="180"/>
      </w:pPr>
    </w:lvl>
    <w:lvl w:ilvl="3" w:tplc="3809000F" w:tentative="1">
      <w:start w:val="1"/>
      <w:numFmt w:val="decimal"/>
      <w:lvlText w:val="%4."/>
      <w:lvlJc w:val="left"/>
      <w:pPr>
        <w:ind w:left="3225" w:hanging="360"/>
      </w:pPr>
    </w:lvl>
    <w:lvl w:ilvl="4" w:tplc="38090019" w:tentative="1">
      <w:start w:val="1"/>
      <w:numFmt w:val="lowerLetter"/>
      <w:lvlText w:val="%5."/>
      <w:lvlJc w:val="left"/>
      <w:pPr>
        <w:ind w:left="3945" w:hanging="360"/>
      </w:pPr>
    </w:lvl>
    <w:lvl w:ilvl="5" w:tplc="3809001B" w:tentative="1">
      <w:start w:val="1"/>
      <w:numFmt w:val="lowerRoman"/>
      <w:lvlText w:val="%6."/>
      <w:lvlJc w:val="right"/>
      <w:pPr>
        <w:ind w:left="4665" w:hanging="180"/>
      </w:pPr>
    </w:lvl>
    <w:lvl w:ilvl="6" w:tplc="3809000F" w:tentative="1">
      <w:start w:val="1"/>
      <w:numFmt w:val="decimal"/>
      <w:lvlText w:val="%7."/>
      <w:lvlJc w:val="left"/>
      <w:pPr>
        <w:ind w:left="5385" w:hanging="360"/>
      </w:pPr>
    </w:lvl>
    <w:lvl w:ilvl="7" w:tplc="38090019" w:tentative="1">
      <w:start w:val="1"/>
      <w:numFmt w:val="lowerLetter"/>
      <w:lvlText w:val="%8."/>
      <w:lvlJc w:val="left"/>
      <w:pPr>
        <w:ind w:left="6105" w:hanging="360"/>
      </w:pPr>
    </w:lvl>
    <w:lvl w:ilvl="8" w:tplc="3809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27" w15:restartNumberingAfterBreak="0">
    <w:nsid w:val="2BF761D9"/>
    <w:multiLevelType w:val="hybridMultilevel"/>
    <w:tmpl w:val="DCA2F46A"/>
    <w:lvl w:ilvl="0" w:tplc="8586EF4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2C97D17"/>
    <w:multiLevelType w:val="multilevel"/>
    <w:tmpl w:val="22F217C0"/>
    <w:lvl w:ilvl="0">
      <w:start w:val="4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3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33933B57"/>
    <w:multiLevelType w:val="hybridMultilevel"/>
    <w:tmpl w:val="539C131C"/>
    <w:lvl w:ilvl="0" w:tplc="38090011">
      <w:start w:val="1"/>
      <w:numFmt w:val="decimal"/>
      <w:lvlText w:val="%1)"/>
      <w:lvlJc w:val="left"/>
      <w:pPr>
        <w:ind w:left="270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8E72784"/>
    <w:multiLevelType w:val="hybridMultilevel"/>
    <w:tmpl w:val="5D18C436"/>
    <w:lvl w:ilvl="0" w:tplc="38090011">
      <w:start w:val="1"/>
      <w:numFmt w:val="decimal"/>
      <w:lvlText w:val="%1)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31" w15:restartNumberingAfterBreak="0">
    <w:nsid w:val="3CA6779A"/>
    <w:multiLevelType w:val="hybridMultilevel"/>
    <w:tmpl w:val="4768F6A4"/>
    <w:lvl w:ilvl="0" w:tplc="F26EF916">
      <w:start w:val="3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D272FF3"/>
    <w:multiLevelType w:val="hybridMultilevel"/>
    <w:tmpl w:val="C63C7460"/>
    <w:lvl w:ilvl="0" w:tplc="FF503B4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118704C"/>
    <w:multiLevelType w:val="hybridMultilevel"/>
    <w:tmpl w:val="3490F61E"/>
    <w:lvl w:ilvl="0" w:tplc="38090013">
      <w:start w:val="1"/>
      <w:numFmt w:val="upperRoman"/>
      <w:lvlText w:val="%1."/>
      <w:lvlJc w:val="right"/>
      <w:pPr>
        <w:ind w:left="1156" w:hanging="360"/>
      </w:pPr>
    </w:lvl>
    <w:lvl w:ilvl="1" w:tplc="38090019" w:tentative="1">
      <w:start w:val="1"/>
      <w:numFmt w:val="lowerLetter"/>
      <w:lvlText w:val="%2."/>
      <w:lvlJc w:val="left"/>
      <w:pPr>
        <w:ind w:left="1876" w:hanging="360"/>
      </w:pPr>
    </w:lvl>
    <w:lvl w:ilvl="2" w:tplc="3809001B" w:tentative="1">
      <w:start w:val="1"/>
      <w:numFmt w:val="lowerRoman"/>
      <w:lvlText w:val="%3."/>
      <w:lvlJc w:val="right"/>
      <w:pPr>
        <w:ind w:left="2596" w:hanging="180"/>
      </w:pPr>
    </w:lvl>
    <w:lvl w:ilvl="3" w:tplc="3809000F" w:tentative="1">
      <w:start w:val="1"/>
      <w:numFmt w:val="decimal"/>
      <w:lvlText w:val="%4."/>
      <w:lvlJc w:val="left"/>
      <w:pPr>
        <w:ind w:left="3316" w:hanging="360"/>
      </w:pPr>
    </w:lvl>
    <w:lvl w:ilvl="4" w:tplc="38090019" w:tentative="1">
      <w:start w:val="1"/>
      <w:numFmt w:val="lowerLetter"/>
      <w:lvlText w:val="%5."/>
      <w:lvlJc w:val="left"/>
      <w:pPr>
        <w:ind w:left="4036" w:hanging="360"/>
      </w:pPr>
    </w:lvl>
    <w:lvl w:ilvl="5" w:tplc="3809001B" w:tentative="1">
      <w:start w:val="1"/>
      <w:numFmt w:val="lowerRoman"/>
      <w:lvlText w:val="%6."/>
      <w:lvlJc w:val="right"/>
      <w:pPr>
        <w:ind w:left="4756" w:hanging="180"/>
      </w:pPr>
    </w:lvl>
    <w:lvl w:ilvl="6" w:tplc="3809000F" w:tentative="1">
      <w:start w:val="1"/>
      <w:numFmt w:val="decimal"/>
      <w:lvlText w:val="%7."/>
      <w:lvlJc w:val="left"/>
      <w:pPr>
        <w:ind w:left="5476" w:hanging="360"/>
      </w:pPr>
    </w:lvl>
    <w:lvl w:ilvl="7" w:tplc="38090019" w:tentative="1">
      <w:start w:val="1"/>
      <w:numFmt w:val="lowerLetter"/>
      <w:lvlText w:val="%8."/>
      <w:lvlJc w:val="left"/>
      <w:pPr>
        <w:ind w:left="6196" w:hanging="360"/>
      </w:pPr>
    </w:lvl>
    <w:lvl w:ilvl="8" w:tplc="3809001B" w:tentative="1">
      <w:start w:val="1"/>
      <w:numFmt w:val="lowerRoman"/>
      <w:lvlText w:val="%9."/>
      <w:lvlJc w:val="right"/>
      <w:pPr>
        <w:ind w:left="6916" w:hanging="180"/>
      </w:pPr>
    </w:lvl>
  </w:abstractNum>
  <w:abstractNum w:abstractNumId="34" w15:restartNumberingAfterBreak="0">
    <w:nsid w:val="41213F34"/>
    <w:multiLevelType w:val="hybridMultilevel"/>
    <w:tmpl w:val="9FAC3330"/>
    <w:lvl w:ilvl="0" w:tplc="38090015">
      <w:start w:val="1"/>
      <w:numFmt w:val="upperLetter"/>
      <w:lvlText w:val="%1."/>
      <w:lvlJc w:val="left"/>
      <w:pPr>
        <w:ind w:left="1080" w:hanging="360"/>
      </w:p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>
      <w:start w:val="1"/>
      <w:numFmt w:val="lowerRoman"/>
      <w:lvlText w:val="%3."/>
      <w:lvlJc w:val="right"/>
      <w:pPr>
        <w:ind w:left="2520" w:hanging="180"/>
      </w:pPr>
    </w:lvl>
    <w:lvl w:ilvl="3" w:tplc="3809000F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437402E5"/>
    <w:multiLevelType w:val="hybridMultilevel"/>
    <w:tmpl w:val="3F9490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3A422B6"/>
    <w:multiLevelType w:val="hybridMultilevel"/>
    <w:tmpl w:val="8EF61E5C"/>
    <w:lvl w:ilvl="0" w:tplc="38090011">
      <w:start w:val="1"/>
      <w:numFmt w:val="decimal"/>
      <w:lvlText w:val="%1)"/>
      <w:lvlJc w:val="left"/>
      <w:pPr>
        <w:ind w:left="1485" w:hanging="360"/>
      </w:pPr>
    </w:lvl>
    <w:lvl w:ilvl="1" w:tplc="38090019" w:tentative="1">
      <w:start w:val="1"/>
      <w:numFmt w:val="lowerLetter"/>
      <w:lvlText w:val="%2."/>
      <w:lvlJc w:val="left"/>
      <w:pPr>
        <w:ind w:left="2205" w:hanging="360"/>
      </w:pPr>
    </w:lvl>
    <w:lvl w:ilvl="2" w:tplc="3809001B" w:tentative="1">
      <w:start w:val="1"/>
      <w:numFmt w:val="lowerRoman"/>
      <w:lvlText w:val="%3."/>
      <w:lvlJc w:val="right"/>
      <w:pPr>
        <w:ind w:left="2925" w:hanging="180"/>
      </w:pPr>
    </w:lvl>
    <w:lvl w:ilvl="3" w:tplc="3809000F" w:tentative="1">
      <w:start w:val="1"/>
      <w:numFmt w:val="decimal"/>
      <w:lvlText w:val="%4."/>
      <w:lvlJc w:val="left"/>
      <w:pPr>
        <w:ind w:left="3645" w:hanging="360"/>
      </w:pPr>
    </w:lvl>
    <w:lvl w:ilvl="4" w:tplc="38090019" w:tentative="1">
      <w:start w:val="1"/>
      <w:numFmt w:val="lowerLetter"/>
      <w:lvlText w:val="%5."/>
      <w:lvlJc w:val="left"/>
      <w:pPr>
        <w:ind w:left="4365" w:hanging="360"/>
      </w:pPr>
    </w:lvl>
    <w:lvl w:ilvl="5" w:tplc="3809001B" w:tentative="1">
      <w:start w:val="1"/>
      <w:numFmt w:val="lowerRoman"/>
      <w:lvlText w:val="%6."/>
      <w:lvlJc w:val="right"/>
      <w:pPr>
        <w:ind w:left="5085" w:hanging="180"/>
      </w:pPr>
    </w:lvl>
    <w:lvl w:ilvl="6" w:tplc="3809000F" w:tentative="1">
      <w:start w:val="1"/>
      <w:numFmt w:val="decimal"/>
      <w:lvlText w:val="%7."/>
      <w:lvlJc w:val="left"/>
      <w:pPr>
        <w:ind w:left="5805" w:hanging="360"/>
      </w:pPr>
    </w:lvl>
    <w:lvl w:ilvl="7" w:tplc="38090019" w:tentative="1">
      <w:start w:val="1"/>
      <w:numFmt w:val="lowerLetter"/>
      <w:lvlText w:val="%8."/>
      <w:lvlJc w:val="left"/>
      <w:pPr>
        <w:ind w:left="6525" w:hanging="360"/>
      </w:pPr>
    </w:lvl>
    <w:lvl w:ilvl="8" w:tplc="3809001B" w:tentative="1">
      <w:start w:val="1"/>
      <w:numFmt w:val="lowerRoman"/>
      <w:lvlText w:val="%9."/>
      <w:lvlJc w:val="right"/>
      <w:pPr>
        <w:ind w:left="7245" w:hanging="180"/>
      </w:pPr>
    </w:lvl>
  </w:abstractNum>
  <w:abstractNum w:abstractNumId="37" w15:restartNumberingAfterBreak="0">
    <w:nsid w:val="43CD5BD6"/>
    <w:multiLevelType w:val="hybridMultilevel"/>
    <w:tmpl w:val="BB0EB1A8"/>
    <w:lvl w:ilvl="0" w:tplc="FE268054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824523C"/>
    <w:multiLevelType w:val="hybridMultilevel"/>
    <w:tmpl w:val="10AAA9E2"/>
    <w:lvl w:ilvl="0" w:tplc="16FC36B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4B3167D4"/>
    <w:multiLevelType w:val="hybridMultilevel"/>
    <w:tmpl w:val="E07A5C02"/>
    <w:lvl w:ilvl="0" w:tplc="13587854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4C9E7BC9"/>
    <w:multiLevelType w:val="hybridMultilevel"/>
    <w:tmpl w:val="300814D2"/>
    <w:lvl w:ilvl="0" w:tplc="9BE651C0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4CAE73CB"/>
    <w:multiLevelType w:val="hybridMultilevel"/>
    <w:tmpl w:val="AD981B5E"/>
    <w:lvl w:ilvl="0" w:tplc="3A683932">
      <w:start w:val="1"/>
      <w:numFmt w:val="lowerLetter"/>
      <w:lvlText w:val="%1.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4DA90966"/>
    <w:multiLevelType w:val="hybridMultilevel"/>
    <w:tmpl w:val="259AD5A0"/>
    <w:lvl w:ilvl="0" w:tplc="B0507A1C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E6E0A39"/>
    <w:multiLevelType w:val="hybridMultilevel"/>
    <w:tmpl w:val="A53ED492"/>
    <w:lvl w:ilvl="0" w:tplc="75D29DA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0F">
      <w:start w:val="1"/>
      <w:numFmt w:val="decimal"/>
      <w:lvlText w:val="%3."/>
      <w:lvlJc w:val="lef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508371A8"/>
    <w:multiLevelType w:val="multilevel"/>
    <w:tmpl w:val="8B083AF8"/>
    <w:lvl w:ilvl="0">
      <w:start w:val="4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28D36A8"/>
    <w:multiLevelType w:val="hybridMultilevel"/>
    <w:tmpl w:val="C2E6A288"/>
    <w:lvl w:ilvl="0" w:tplc="6CEE3D9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54FA4C19"/>
    <w:multiLevelType w:val="hybridMultilevel"/>
    <w:tmpl w:val="5B30AD02"/>
    <w:lvl w:ilvl="0" w:tplc="B5A2943C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5EB2300A">
      <w:start w:val="1"/>
      <w:numFmt w:val="lowerLetter"/>
      <w:lvlText w:val="%2."/>
      <w:lvlJc w:val="left"/>
      <w:pPr>
        <w:ind w:left="2520" w:hanging="360"/>
      </w:pPr>
      <w:rPr>
        <w:rFonts w:hint="default"/>
      </w:rPr>
    </w:lvl>
    <w:lvl w:ilvl="2" w:tplc="D542E032">
      <w:start w:val="1"/>
      <w:numFmt w:val="decimal"/>
      <w:lvlText w:val="%3."/>
      <w:lvlJc w:val="left"/>
      <w:pPr>
        <w:ind w:left="3016" w:hanging="180"/>
      </w:pPr>
      <w:rPr>
        <w:rFonts w:hint="default"/>
      </w:r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7" w15:restartNumberingAfterBreak="0">
    <w:nsid w:val="552E7A74"/>
    <w:multiLevelType w:val="hybridMultilevel"/>
    <w:tmpl w:val="0FBE6A5A"/>
    <w:lvl w:ilvl="0" w:tplc="3809000F">
      <w:start w:val="1"/>
      <w:numFmt w:val="decimal"/>
      <w:lvlText w:val="%1."/>
      <w:lvlJc w:val="left"/>
      <w:pPr>
        <w:ind w:left="3000" w:hanging="360"/>
      </w:pPr>
    </w:lvl>
    <w:lvl w:ilvl="1" w:tplc="38090019" w:tentative="1">
      <w:start w:val="1"/>
      <w:numFmt w:val="lowerLetter"/>
      <w:lvlText w:val="%2."/>
      <w:lvlJc w:val="left"/>
      <w:pPr>
        <w:ind w:left="3720" w:hanging="360"/>
      </w:pPr>
    </w:lvl>
    <w:lvl w:ilvl="2" w:tplc="3809001B" w:tentative="1">
      <w:start w:val="1"/>
      <w:numFmt w:val="lowerRoman"/>
      <w:lvlText w:val="%3."/>
      <w:lvlJc w:val="right"/>
      <w:pPr>
        <w:ind w:left="4440" w:hanging="180"/>
      </w:pPr>
    </w:lvl>
    <w:lvl w:ilvl="3" w:tplc="3809000F" w:tentative="1">
      <w:start w:val="1"/>
      <w:numFmt w:val="decimal"/>
      <w:lvlText w:val="%4."/>
      <w:lvlJc w:val="left"/>
      <w:pPr>
        <w:ind w:left="5160" w:hanging="360"/>
      </w:pPr>
    </w:lvl>
    <w:lvl w:ilvl="4" w:tplc="38090019" w:tentative="1">
      <w:start w:val="1"/>
      <w:numFmt w:val="lowerLetter"/>
      <w:lvlText w:val="%5."/>
      <w:lvlJc w:val="left"/>
      <w:pPr>
        <w:ind w:left="5880" w:hanging="360"/>
      </w:pPr>
    </w:lvl>
    <w:lvl w:ilvl="5" w:tplc="3809001B" w:tentative="1">
      <w:start w:val="1"/>
      <w:numFmt w:val="lowerRoman"/>
      <w:lvlText w:val="%6."/>
      <w:lvlJc w:val="right"/>
      <w:pPr>
        <w:ind w:left="6600" w:hanging="180"/>
      </w:pPr>
    </w:lvl>
    <w:lvl w:ilvl="6" w:tplc="3809000F" w:tentative="1">
      <w:start w:val="1"/>
      <w:numFmt w:val="decimal"/>
      <w:lvlText w:val="%7."/>
      <w:lvlJc w:val="left"/>
      <w:pPr>
        <w:ind w:left="7320" w:hanging="360"/>
      </w:pPr>
    </w:lvl>
    <w:lvl w:ilvl="7" w:tplc="38090019" w:tentative="1">
      <w:start w:val="1"/>
      <w:numFmt w:val="lowerLetter"/>
      <w:lvlText w:val="%8."/>
      <w:lvlJc w:val="left"/>
      <w:pPr>
        <w:ind w:left="8040" w:hanging="360"/>
      </w:pPr>
    </w:lvl>
    <w:lvl w:ilvl="8" w:tplc="3809001B" w:tentative="1">
      <w:start w:val="1"/>
      <w:numFmt w:val="lowerRoman"/>
      <w:lvlText w:val="%9."/>
      <w:lvlJc w:val="right"/>
      <w:pPr>
        <w:ind w:left="8760" w:hanging="180"/>
      </w:pPr>
    </w:lvl>
  </w:abstractNum>
  <w:abstractNum w:abstractNumId="48" w15:restartNumberingAfterBreak="0">
    <w:nsid w:val="561C4B23"/>
    <w:multiLevelType w:val="hybridMultilevel"/>
    <w:tmpl w:val="6C624294"/>
    <w:lvl w:ilvl="0" w:tplc="342622A6">
      <w:start w:val="2"/>
      <w:numFmt w:val="lowerLetter"/>
      <w:lvlText w:val="%1)"/>
      <w:lvlJc w:val="left"/>
      <w:pPr>
        <w:ind w:left="270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575D575A"/>
    <w:multiLevelType w:val="hybridMultilevel"/>
    <w:tmpl w:val="CE9E2564"/>
    <w:lvl w:ilvl="0" w:tplc="38090011">
      <w:start w:val="1"/>
      <w:numFmt w:val="decimal"/>
      <w:lvlText w:val="%1)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50" w15:restartNumberingAfterBreak="0">
    <w:nsid w:val="578C5FC4"/>
    <w:multiLevelType w:val="hybridMultilevel"/>
    <w:tmpl w:val="376EE746"/>
    <w:lvl w:ilvl="0" w:tplc="38090017">
      <w:start w:val="1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589C1CB0"/>
    <w:multiLevelType w:val="hybridMultilevel"/>
    <w:tmpl w:val="BA9EDE82"/>
    <w:lvl w:ilvl="0" w:tplc="A40E5B5E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D17892B2">
      <w:start w:val="1"/>
      <w:numFmt w:val="decimal"/>
      <w:lvlText w:val="%2."/>
      <w:lvlJc w:val="left"/>
      <w:pPr>
        <w:ind w:left="1440" w:hanging="360"/>
      </w:pPr>
      <w:rPr>
        <w:rFonts w:eastAsiaTheme="minorEastAsia" w:hint="default"/>
        <w:color w:val="010205"/>
      </w:rPr>
    </w:lvl>
    <w:lvl w:ilvl="2" w:tplc="3809000F">
      <w:start w:val="1"/>
      <w:numFmt w:val="decimal"/>
      <w:lvlText w:val="%3."/>
      <w:lvlJc w:val="lef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59C92D20"/>
    <w:multiLevelType w:val="hybridMultilevel"/>
    <w:tmpl w:val="DD56D0DA"/>
    <w:lvl w:ilvl="0" w:tplc="3809000F">
      <w:start w:val="1"/>
      <w:numFmt w:val="decimal"/>
      <w:lvlText w:val="%1.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3" w15:restartNumberingAfterBreak="0">
    <w:nsid w:val="5A790E74"/>
    <w:multiLevelType w:val="hybridMultilevel"/>
    <w:tmpl w:val="7242ABDE"/>
    <w:lvl w:ilvl="0" w:tplc="38090019">
      <w:start w:val="1"/>
      <w:numFmt w:val="lowerLetter"/>
      <w:lvlText w:val="%1.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4" w15:restartNumberingAfterBreak="0">
    <w:nsid w:val="5A937F18"/>
    <w:multiLevelType w:val="hybridMultilevel"/>
    <w:tmpl w:val="505406EA"/>
    <w:lvl w:ilvl="0" w:tplc="2C2273D0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5" w15:restartNumberingAfterBreak="0">
    <w:nsid w:val="5A954743"/>
    <w:multiLevelType w:val="hybridMultilevel"/>
    <w:tmpl w:val="FBB62998"/>
    <w:lvl w:ilvl="0" w:tplc="38090011">
      <w:start w:val="1"/>
      <w:numFmt w:val="decimal"/>
      <w:lvlText w:val="%1)"/>
      <w:lvlJc w:val="left"/>
      <w:pPr>
        <w:ind w:left="1571" w:hanging="360"/>
      </w:pPr>
    </w:lvl>
    <w:lvl w:ilvl="1" w:tplc="0F046B6C">
      <w:start w:val="1"/>
      <w:numFmt w:val="decimal"/>
      <w:lvlText w:val="(%2)"/>
      <w:lvlJc w:val="left"/>
      <w:pPr>
        <w:ind w:left="2291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6" w15:restartNumberingAfterBreak="0">
    <w:nsid w:val="5D6A774B"/>
    <w:multiLevelType w:val="hybridMultilevel"/>
    <w:tmpl w:val="4F0253E8"/>
    <w:lvl w:ilvl="0" w:tplc="38090015">
      <w:start w:val="1"/>
      <w:numFmt w:val="upp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7" w15:restartNumberingAfterBreak="0">
    <w:nsid w:val="5E175B69"/>
    <w:multiLevelType w:val="hybridMultilevel"/>
    <w:tmpl w:val="4C3059B8"/>
    <w:lvl w:ilvl="0" w:tplc="66DC7828">
      <w:start w:val="1"/>
      <w:numFmt w:val="upperLetter"/>
      <w:pStyle w:val="TOC2"/>
      <w:lvlText w:val="%1."/>
      <w:lvlJc w:val="left"/>
      <w:pPr>
        <w:ind w:left="1020" w:hanging="360"/>
      </w:pPr>
      <w:rPr>
        <w:rFonts w:ascii="Times New Roman" w:hAnsi="Times New Roman" w:cs="Times New Roman" w:hint="default"/>
        <w:b w:val="0"/>
        <w:bCs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660" w:hanging="360"/>
      </w:pPr>
    </w:lvl>
    <w:lvl w:ilvl="2" w:tplc="3809001B" w:tentative="1">
      <w:start w:val="1"/>
      <w:numFmt w:val="lowerRoman"/>
      <w:lvlText w:val="%3."/>
      <w:lvlJc w:val="right"/>
      <w:pPr>
        <w:ind w:left="2380" w:hanging="180"/>
      </w:pPr>
    </w:lvl>
    <w:lvl w:ilvl="3" w:tplc="3809000F" w:tentative="1">
      <w:start w:val="1"/>
      <w:numFmt w:val="decimal"/>
      <w:lvlText w:val="%4."/>
      <w:lvlJc w:val="left"/>
      <w:pPr>
        <w:ind w:left="3100" w:hanging="360"/>
      </w:pPr>
    </w:lvl>
    <w:lvl w:ilvl="4" w:tplc="38090019" w:tentative="1">
      <w:start w:val="1"/>
      <w:numFmt w:val="lowerLetter"/>
      <w:lvlText w:val="%5."/>
      <w:lvlJc w:val="left"/>
      <w:pPr>
        <w:ind w:left="3820" w:hanging="360"/>
      </w:pPr>
    </w:lvl>
    <w:lvl w:ilvl="5" w:tplc="3809001B" w:tentative="1">
      <w:start w:val="1"/>
      <w:numFmt w:val="lowerRoman"/>
      <w:lvlText w:val="%6."/>
      <w:lvlJc w:val="right"/>
      <w:pPr>
        <w:ind w:left="4540" w:hanging="180"/>
      </w:pPr>
    </w:lvl>
    <w:lvl w:ilvl="6" w:tplc="3809000F" w:tentative="1">
      <w:start w:val="1"/>
      <w:numFmt w:val="decimal"/>
      <w:lvlText w:val="%7."/>
      <w:lvlJc w:val="left"/>
      <w:pPr>
        <w:ind w:left="5260" w:hanging="360"/>
      </w:pPr>
    </w:lvl>
    <w:lvl w:ilvl="7" w:tplc="38090019" w:tentative="1">
      <w:start w:val="1"/>
      <w:numFmt w:val="lowerLetter"/>
      <w:lvlText w:val="%8."/>
      <w:lvlJc w:val="left"/>
      <w:pPr>
        <w:ind w:left="5980" w:hanging="360"/>
      </w:pPr>
    </w:lvl>
    <w:lvl w:ilvl="8" w:tplc="3809001B" w:tentative="1">
      <w:start w:val="1"/>
      <w:numFmt w:val="lowerRoman"/>
      <w:lvlText w:val="%9."/>
      <w:lvlJc w:val="right"/>
      <w:pPr>
        <w:ind w:left="6700" w:hanging="180"/>
      </w:pPr>
    </w:lvl>
  </w:abstractNum>
  <w:abstractNum w:abstractNumId="58" w15:restartNumberingAfterBreak="0">
    <w:nsid w:val="625B173C"/>
    <w:multiLevelType w:val="hybridMultilevel"/>
    <w:tmpl w:val="24648C7A"/>
    <w:lvl w:ilvl="0" w:tplc="1DD4CEFA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63A036DC"/>
    <w:multiLevelType w:val="hybridMultilevel"/>
    <w:tmpl w:val="BEFC8168"/>
    <w:lvl w:ilvl="0" w:tplc="1AB63286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0" w15:restartNumberingAfterBreak="0">
    <w:nsid w:val="64CF2209"/>
    <w:multiLevelType w:val="hybridMultilevel"/>
    <w:tmpl w:val="BDD8A51E"/>
    <w:lvl w:ilvl="0" w:tplc="3809000F">
      <w:start w:val="1"/>
      <w:numFmt w:val="decimal"/>
      <w:lvlText w:val="%1.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1" w15:restartNumberingAfterBreak="0">
    <w:nsid w:val="65733A8A"/>
    <w:multiLevelType w:val="hybridMultilevel"/>
    <w:tmpl w:val="FF04C53C"/>
    <w:lvl w:ilvl="0" w:tplc="25BCEE5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68BC389C"/>
    <w:multiLevelType w:val="hybridMultilevel"/>
    <w:tmpl w:val="893ADA52"/>
    <w:lvl w:ilvl="0" w:tplc="38090011">
      <w:start w:val="1"/>
      <w:numFmt w:val="decimal"/>
      <w:lvlText w:val="%1)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63" w15:restartNumberingAfterBreak="0">
    <w:nsid w:val="695A65B0"/>
    <w:multiLevelType w:val="hybridMultilevel"/>
    <w:tmpl w:val="DACA04CE"/>
    <w:lvl w:ilvl="0" w:tplc="1DD27FA2">
      <w:start w:val="6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6A6C009B"/>
    <w:multiLevelType w:val="hybridMultilevel"/>
    <w:tmpl w:val="F5AED5F2"/>
    <w:lvl w:ilvl="0" w:tplc="C94867D6">
      <w:start w:val="1"/>
      <w:numFmt w:val="decimal"/>
      <w:lvlText w:val="%1."/>
      <w:lvlJc w:val="left"/>
      <w:pPr>
        <w:ind w:left="2160" w:hanging="18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 w15:restartNumberingAfterBreak="0">
    <w:nsid w:val="6B1551D1"/>
    <w:multiLevelType w:val="hybridMultilevel"/>
    <w:tmpl w:val="18DACE7E"/>
    <w:lvl w:ilvl="0" w:tplc="C7E2DBE0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6B893AD8"/>
    <w:multiLevelType w:val="hybridMultilevel"/>
    <w:tmpl w:val="701E8DA0"/>
    <w:lvl w:ilvl="0" w:tplc="D774F41E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6CF3767B"/>
    <w:multiLevelType w:val="hybridMultilevel"/>
    <w:tmpl w:val="AC3855A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3763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6CFC5BD9"/>
    <w:multiLevelType w:val="hybridMultilevel"/>
    <w:tmpl w:val="CB38D61C"/>
    <w:lvl w:ilvl="0" w:tplc="B14AE53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6D0F2260"/>
    <w:multiLevelType w:val="hybridMultilevel"/>
    <w:tmpl w:val="3AC056C8"/>
    <w:lvl w:ilvl="0" w:tplc="3FEE096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0" w15:restartNumberingAfterBreak="0">
    <w:nsid w:val="6FF72DE5"/>
    <w:multiLevelType w:val="hybridMultilevel"/>
    <w:tmpl w:val="D3142A12"/>
    <w:lvl w:ilvl="0" w:tplc="4F3063E0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707F0CE9"/>
    <w:multiLevelType w:val="hybridMultilevel"/>
    <w:tmpl w:val="F18AC12E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2" w15:restartNumberingAfterBreak="0">
    <w:nsid w:val="731E13CB"/>
    <w:multiLevelType w:val="hybridMultilevel"/>
    <w:tmpl w:val="A66C182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760B679B"/>
    <w:multiLevelType w:val="hybridMultilevel"/>
    <w:tmpl w:val="639CD462"/>
    <w:lvl w:ilvl="0" w:tplc="E73A3F14">
      <w:start w:val="1"/>
      <w:numFmt w:val="decimal"/>
      <w:lvlText w:val="%1)"/>
      <w:lvlJc w:val="left"/>
      <w:pPr>
        <w:ind w:left="270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78A1175C"/>
    <w:multiLevelType w:val="hybridMultilevel"/>
    <w:tmpl w:val="D1D0A664"/>
    <w:lvl w:ilvl="0" w:tplc="B5A2943C">
      <w:start w:val="1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5" w15:restartNumberingAfterBreak="0">
    <w:nsid w:val="793E24FE"/>
    <w:multiLevelType w:val="hybridMultilevel"/>
    <w:tmpl w:val="99363A7A"/>
    <w:lvl w:ilvl="0" w:tplc="3809000F">
      <w:start w:val="1"/>
      <w:numFmt w:val="decimal"/>
      <w:lvlText w:val="%1.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6" w15:restartNumberingAfterBreak="0">
    <w:nsid w:val="7A7A5C5E"/>
    <w:multiLevelType w:val="hybridMultilevel"/>
    <w:tmpl w:val="9F121DBC"/>
    <w:lvl w:ilvl="0" w:tplc="1DCEEB4A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7C7B471C"/>
    <w:multiLevelType w:val="hybridMultilevel"/>
    <w:tmpl w:val="EDF2E77C"/>
    <w:lvl w:ilvl="0" w:tplc="38090011">
      <w:start w:val="1"/>
      <w:numFmt w:val="decimal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8" w15:restartNumberingAfterBreak="0">
    <w:nsid w:val="7D1B562E"/>
    <w:multiLevelType w:val="hybridMultilevel"/>
    <w:tmpl w:val="7806F6EE"/>
    <w:lvl w:ilvl="0" w:tplc="8E780EC4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7ED747E8"/>
    <w:multiLevelType w:val="hybridMultilevel"/>
    <w:tmpl w:val="B2A299A8"/>
    <w:lvl w:ilvl="0" w:tplc="5AF6E11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7F2170ED"/>
    <w:multiLevelType w:val="hybridMultilevel"/>
    <w:tmpl w:val="D2C672C2"/>
    <w:lvl w:ilvl="0" w:tplc="0ADE51C4">
      <w:start w:val="2"/>
      <w:numFmt w:val="decimal"/>
      <w:lvlText w:val="%1."/>
      <w:lvlJc w:val="left"/>
      <w:pPr>
        <w:ind w:left="2880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2"/>
  </w:num>
  <w:num w:numId="2">
    <w:abstractNumId w:val="20"/>
  </w:num>
  <w:num w:numId="3">
    <w:abstractNumId w:val="71"/>
  </w:num>
  <w:num w:numId="4">
    <w:abstractNumId w:val="32"/>
  </w:num>
  <w:num w:numId="5">
    <w:abstractNumId w:val="41"/>
  </w:num>
  <w:num w:numId="6">
    <w:abstractNumId w:val="69"/>
  </w:num>
  <w:num w:numId="7">
    <w:abstractNumId w:val="35"/>
  </w:num>
  <w:num w:numId="8">
    <w:abstractNumId w:val="4"/>
  </w:num>
  <w:num w:numId="9">
    <w:abstractNumId w:val="25"/>
  </w:num>
  <w:num w:numId="10">
    <w:abstractNumId w:val="43"/>
  </w:num>
  <w:num w:numId="11">
    <w:abstractNumId w:val="46"/>
  </w:num>
  <w:num w:numId="12">
    <w:abstractNumId w:val="55"/>
  </w:num>
  <w:num w:numId="13">
    <w:abstractNumId w:val="78"/>
  </w:num>
  <w:num w:numId="14">
    <w:abstractNumId w:val="65"/>
  </w:num>
  <w:num w:numId="15">
    <w:abstractNumId w:val="54"/>
  </w:num>
  <w:num w:numId="16">
    <w:abstractNumId w:val="59"/>
  </w:num>
  <w:num w:numId="17">
    <w:abstractNumId w:val="56"/>
  </w:num>
  <w:num w:numId="18">
    <w:abstractNumId w:val="6"/>
  </w:num>
  <w:num w:numId="19">
    <w:abstractNumId w:val="38"/>
  </w:num>
  <w:num w:numId="20">
    <w:abstractNumId w:val="17"/>
  </w:num>
  <w:num w:numId="21">
    <w:abstractNumId w:val="58"/>
  </w:num>
  <w:num w:numId="22">
    <w:abstractNumId w:val="34"/>
  </w:num>
  <w:num w:numId="23">
    <w:abstractNumId w:val="67"/>
  </w:num>
  <w:num w:numId="24">
    <w:abstractNumId w:val="51"/>
  </w:num>
  <w:num w:numId="25">
    <w:abstractNumId w:val="74"/>
  </w:num>
  <w:num w:numId="26">
    <w:abstractNumId w:val="64"/>
  </w:num>
  <w:num w:numId="27">
    <w:abstractNumId w:val="21"/>
  </w:num>
  <w:num w:numId="28">
    <w:abstractNumId w:val="61"/>
  </w:num>
  <w:num w:numId="29">
    <w:abstractNumId w:val="27"/>
  </w:num>
  <w:num w:numId="30">
    <w:abstractNumId w:val="16"/>
  </w:num>
  <w:num w:numId="31">
    <w:abstractNumId w:val="42"/>
  </w:num>
  <w:num w:numId="32">
    <w:abstractNumId w:val="22"/>
  </w:num>
  <w:num w:numId="33">
    <w:abstractNumId w:val="66"/>
  </w:num>
  <w:num w:numId="34">
    <w:abstractNumId w:val="9"/>
  </w:num>
  <w:num w:numId="35">
    <w:abstractNumId w:val="26"/>
  </w:num>
  <w:num w:numId="36">
    <w:abstractNumId w:val="12"/>
  </w:num>
  <w:num w:numId="37">
    <w:abstractNumId w:val="76"/>
  </w:num>
  <w:num w:numId="38">
    <w:abstractNumId w:val="45"/>
  </w:num>
  <w:num w:numId="39">
    <w:abstractNumId w:val="1"/>
  </w:num>
  <w:num w:numId="40">
    <w:abstractNumId w:val="63"/>
  </w:num>
  <w:num w:numId="41">
    <w:abstractNumId w:val="68"/>
  </w:num>
  <w:num w:numId="42">
    <w:abstractNumId w:val="19"/>
  </w:num>
  <w:num w:numId="43">
    <w:abstractNumId w:val="7"/>
  </w:num>
  <w:num w:numId="44">
    <w:abstractNumId w:val="24"/>
  </w:num>
  <w:num w:numId="45">
    <w:abstractNumId w:val="80"/>
  </w:num>
  <w:num w:numId="46">
    <w:abstractNumId w:val="28"/>
  </w:num>
  <w:num w:numId="47">
    <w:abstractNumId w:val="33"/>
  </w:num>
  <w:num w:numId="48">
    <w:abstractNumId w:val="44"/>
  </w:num>
  <w:num w:numId="49">
    <w:abstractNumId w:val="18"/>
  </w:num>
  <w:num w:numId="50">
    <w:abstractNumId w:val="5"/>
  </w:num>
  <w:num w:numId="51">
    <w:abstractNumId w:val="11"/>
  </w:num>
  <w:num w:numId="52">
    <w:abstractNumId w:val="31"/>
  </w:num>
  <w:num w:numId="53">
    <w:abstractNumId w:val="30"/>
  </w:num>
  <w:num w:numId="54">
    <w:abstractNumId w:val="49"/>
  </w:num>
  <w:num w:numId="55">
    <w:abstractNumId w:val="3"/>
  </w:num>
  <w:num w:numId="56">
    <w:abstractNumId w:val="62"/>
  </w:num>
  <w:num w:numId="57">
    <w:abstractNumId w:val="36"/>
  </w:num>
  <w:num w:numId="58">
    <w:abstractNumId w:val="13"/>
  </w:num>
  <w:num w:numId="59">
    <w:abstractNumId w:val="47"/>
  </w:num>
  <w:num w:numId="60">
    <w:abstractNumId w:val="50"/>
  </w:num>
  <w:num w:numId="61">
    <w:abstractNumId w:val="39"/>
  </w:num>
  <w:num w:numId="62">
    <w:abstractNumId w:val="53"/>
  </w:num>
  <w:num w:numId="63">
    <w:abstractNumId w:val="77"/>
  </w:num>
  <w:num w:numId="64">
    <w:abstractNumId w:val="0"/>
  </w:num>
  <w:num w:numId="65">
    <w:abstractNumId w:val="2"/>
  </w:num>
  <w:num w:numId="66">
    <w:abstractNumId w:val="73"/>
  </w:num>
  <w:num w:numId="67">
    <w:abstractNumId w:val="29"/>
  </w:num>
  <w:num w:numId="68">
    <w:abstractNumId w:val="57"/>
  </w:num>
  <w:num w:numId="69">
    <w:abstractNumId w:val="57"/>
    <w:lvlOverride w:ilvl="0">
      <w:startOverride w:val="1"/>
    </w:lvlOverride>
  </w:num>
  <w:num w:numId="70">
    <w:abstractNumId w:val="60"/>
  </w:num>
  <w:num w:numId="71">
    <w:abstractNumId w:val="57"/>
    <w:lvlOverride w:ilvl="0">
      <w:startOverride w:val="1"/>
    </w:lvlOverride>
  </w:num>
  <w:num w:numId="72">
    <w:abstractNumId w:val="52"/>
  </w:num>
  <w:num w:numId="73">
    <w:abstractNumId w:val="14"/>
  </w:num>
  <w:num w:numId="74">
    <w:abstractNumId w:val="75"/>
  </w:num>
  <w:num w:numId="75">
    <w:abstractNumId w:val="37"/>
  </w:num>
  <w:num w:numId="76">
    <w:abstractNumId w:val="40"/>
  </w:num>
  <w:num w:numId="77">
    <w:abstractNumId w:val="8"/>
  </w:num>
  <w:num w:numId="78">
    <w:abstractNumId w:val="70"/>
  </w:num>
  <w:num w:numId="79">
    <w:abstractNumId w:val="57"/>
    <w:lvlOverride w:ilvl="0">
      <w:startOverride w:val="1"/>
    </w:lvlOverride>
  </w:num>
  <w:num w:numId="80">
    <w:abstractNumId w:val="57"/>
    <w:lvlOverride w:ilvl="0">
      <w:startOverride w:val="1"/>
    </w:lvlOverride>
  </w:num>
  <w:num w:numId="81">
    <w:abstractNumId w:val="48"/>
  </w:num>
  <w:num w:numId="82">
    <w:abstractNumId w:val="23"/>
  </w:num>
  <w:num w:numId="83">
    <w:abstractNumId w:val="10"/>
  </w:num>
  <w:num w:numId="84">
    <w:abstractNumId w:val="79"/>
  </w:num>
  <w:num w:numId="85">
    <w:abstractNumId w:val="15"/>
  </w:num>
  <w:numIdMacAtCleanup w:val="8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hideSpellingErrors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32525"/>
    <w:rsid w:val="00004200"/>
    <w:rsid w:val="00007582"/>
    <w:rsid w:val="00011FBC"/>
    <w:rsid w:val="0001263A"/>
    <w:rsid w:val="000161E8"/>
    <w:rsid w:val="00016470"/>
    <w:rsid w:val="000167E7"/>
    <w:rsid w:val="00017382"/>
    <w:rsid w:val="000206B7"/>
    <w:rsid w:val="00020E27"/>
    <w:rsid w:val="000221D1"/>
    <w:rsid w:val="00023DB5"/>
    <w:rsid w:val="00025777"/>
    <w:rsid w:val="00026B61"/>
    <w:rsid w:val="000271B0"/>
    <w:rsid w:val="00032359"/>
    <w:rsid w:val="00034D61"/>
    <w:rsid w:val="000364E9"/>
    <w:rsid w:val="0005013B"/>
    <w:rsid w:val="000532E8"/>
    <w:rsid w:val="0005633B"/>
    <w:rsid w:val="00060AAC"/>
    <w:rsid w:val="0006195C"/>
    <w:rsid w:val="0006258F"/>
    <w:rsid w:val="0007007A"/>
    <w:rsid w:val="00071920"/>
    <w:rsid w:val="00073793"/>
    <w:rsid w:val="00073E61"/>
    <w:rsid w:val="00074A19"/>
    <w:rsid w:val="00077051"/>
    <w:rsid w:val="00077EB1"/>
    <w:rsid w:val="000827B0"/>
    <w:rsid w:val="0008688A"/>
    <w:rsid w:val="000900CB"/>
    <w:rsid w:val="00090891"/>
    <w:rsid w:val="000922B6"/>
    <w:rsid w:val="0009241F"/>
    <w:rsid w:val="0009681C"/>
    <w:rsid w:val="00096F66"/>
    <w:rsid w:val="000A17DE"/>
    <w:rsid w:val="000A17EA"/>
    <w:rsid w:val="000A55FA"/>
    <w:rsid w:val="000A5849"/>
    <w:rsid w:val="000B0DC7"/>
    <w:rsid w:val="000B13C6"/>
    <w:rsid w:val="000B2E2E"/>
    <w:rsid w:val="000B3F31"/>
    <w:rsid w:val="000B4799"/>
    <w:rsid w:val="000B57B1"/>
    <w:rsid w:val="000B6251"/>
    <w:rsid w:val="000B666B"/>
    <w:rsid w:val="000C0A9E"/>
    <w:rsid w:val="000C20C1"/>
    <w:rsid w:val="000C254D"/>
    <w:rsid w:val="000C288B"/>
    <w:rsid w:val="000C320B"/>
    <w:rsid w:val="000C5C7D"/>
    <w:rsid w:val="000C5E55"/>
    <w:rsid w:val="000D0575"/>
    <w:rsid w:val="000D1D31"/>
    <w:rsid w:val="000D6542"/>
    <w:rsid w:val="000E02DA"/>
    <w:rsid w:val="000E05E3"/>
    <w:rsid w:val="000E19E4"/>
    <w:rsid w:val="000E535F"/>
    <w:rsid w:val="000F0C57"/>
    <w:rsid w:val="000F3438"/>
    <w:rsid w:val="000F5E0D"/>
    <w:rsid w:val="000F6823"/>
    <w:rsid w:val="00100F5E"/>
    <w:rsid w:val="00101C42"/>
    <w:rsid w:val="001023AB"/>
    <w:rsid w:val="00102D3A"/>
    <w:rsid w:val="00103FF9"/>
    <w:rsid w:val="001047A6"/>
    <w:rsid w:val="0010481B"/>
    <w:rsid w:val="00106D70"/>
    <w:rsid w:val="00112391"/>
    <w:rsid w:val="00115E82"/>
    <w:rsid w:val="001164F7"/>
    <w:rsid w:val="0011756F"/>
    <w:rsid w:val="001211B4"/>
    <w:rsid w:val="0012453A"/>
    <w:rsid w:val="00131A81"/>
    <w:rsid w:val="00131C05"/>
    <w:rsid w:val="00132933"/>
    <w:rsid w:val="0013409F"/>
    <w:rsid w:val="00136774"/>
    <w:rsid w:val="00136E2B"/>
    <w:rsid w:val="0014115A"/>
    <w:rsid w:val="0014269D"/>
    <w:rsid w:val="00143E57"/>
    <w:rsid w:val="00144BA0"/>
    <w:rsid w:val="00144D34"/>
    <w:rsid w:val="00150982"/>
    <w:rsid w:val="0015110D"/>
    <w:rsid w:val="00152DC3"/>
    <w:rsid w:val="00166F1E"/>
    <w:rsid w:val="00176190"/>
    <w:rsid w:val="00184436"/>
    <w:rsid w:val="00184CA0"/>
    <w:rsid w:val="0019070D"/>
    <w:rsid w:val="001936EA"/>
    <w:rsid w:val="001A0B4D"/>
    <w:rsid w:val="001A76AC"/>
    <w:rsid w:val="001B035F"/>
    <w:rsid w:val="001B3A81"/>
    <w:rsid w:val="001B73AE"/>
    <w:rsid w:val="001C15AC"/>
    <w:rsid w:val="001C1EB0"/>
    <w:rsid w:val="001C5305"/>
    <w:rsid w:val="001C6B26"/>
    <w:rsid w:val="001D0013"/>
    <w:rsid w:val="001D2D33"/>
    <w:rsid w:val="001D3018"/>
    <w:rsid w:val="001D3F38"/>
    <w:rsid w:val="001D7954"/>
    <w:rsid w:val="001D7A5E"/>
    <w:rsid w:val="001D7E4C"/>
    <w:rsid w:val="001E0623"/>
    <w:rsid w:val="001E0766"/>
    <w:rsid w:val="001E2752"/>
    <w:rsid w:val="001F10DD"/>
    <w:rsid w:val="001F2C7C"/>
    <w:rsid w:val="001F371B"/>
    <w:rsid w:val="001F4188"/>
    <w:rsid w:val="001F56D5"/>
    <w:rsid w:val="001F5FF2"/>
    <w:rsid w:val="001F7FE4"/>
    <w:rsid w:val="00204CE6"/>
    <w:rsid w:val="002059B3"/>
    <w:rsid w:val="002063D2"/>
    <w:rsid w:val="00216B4A"/>
    <w:rsid w:val="00226277"/>
    <w:rsid w:val="00226DD8"/>
    <w:rsid w:val="00231D06"/>
    <w:rsid w:val="00235BBD"/>
    <w:rsid w:val="00251DDE"/>
    <w:rsid w:val="0025203E"/>
    <w:rsid w:val="00255EB4"/>
    <w:rsid w:val="00255F0C"/>
    <w:rsid w:val="00266407"/>
    <w:rsid w:val="0027509B"/>
    <w:rsid w:val="0028585E"/>
    <w:rsid w:val="00286C57"/>
    <w:rsid w:val="002907AC"/>
    <w:rsid w:val="002C0775"/>
    <w:rsid w:val="002C4DC3"/>
    <w:rsid w:val="002C61A3"/>
    <w:rsid w:val="002D07B9"/>
    <w:rsid w:val="002D11E3"/>
    <w:rsid w:val="002D22EA"/>
    <w:rsid w:val="002E34EE"/>
    <w:rsid w:val="002E51A6"/>
    <w:rsid w:val="002F198F"/>
    <w:rsid w:val="002F1F2B"/>
    <w:rsid w:val="0030457D"/>
    <w:rsid w:val="003055C4"/>
    <w:rsid w:val="00305E05"/>
    <w:rsid w:val="00307A9C"/>
    <w:rsid w:val="00307EFC"/>
    <w:rsid w:val="00310FA0"/>
    <w:rsid w:val="003273CC"/>
    <w:rsid w:val="0033209F"/>
    <w:rsid w:val="003369FC"/>
    <w:rsid w:val="003379BD"/>
    <w:rsid w:val="003405AF"/>
    <w:rsid w:val="003448D6"/>
    <w:rsid w:val="003471E5"/>
    <w:rsid w:val="0034763E"/>
    <w:rsid w:val="003579CC"/>
    <w:rsid w:val="003624BF"/>
    <w:rsid w:val="00362B00"/>
    <w:rsid w:val="0036432E"/>
    <w:rsid w:val="003661AC"/>
    <w:rsid w:val="00366308"/>
    <w:rsid w:val="00371383"/>
    <w:rsid w:val="00381E9B"/>
    <w:rsid w:val="00385756"/>
    <w:rsid w:val="00390D9E"/>
    <w:rsid w:val="00392337"/>
    <w:rsid w:val="00392BEC"/>
    <w:rsid w:val="003B44A4"/>
    <w:rsid w:val="003B4522"/>
    <w:rsid w:val="003B4578"/>
    <w:rsid w:val="003C0313"/>
    <w:rsid w:val="003C15BF"/>
    <w:rsid w:val="003C2648"/>
    <w:rsid w:val="003C4B68"/>
    <w:rsid w:val="003C4D1C"/>
    <w:rsid w:val="003C722A"/>
    <w:rsid w:val="003C76F5"/>
    <w:rsid w:val="003D0670"/>
    <w:rsid w:val="003D37B7"/>
    <w:rsid w:val="003D64D9"/>
    <w:rsid w:val="003D7358"/>
    <w:rsid w:val="003E0C72"/>
    <w:rsid w:val="003E3D2C"/>
    <w:rsid w:val="003E455C"/>
    <w:rsid w:val="003E65B5"/>
    <w:rsid w:val="003E75F5"/>
    <w:rsid w:val="003F4451"/>
    <w:rsid w:val="003F7D3A"/>
    <w:rsid w:val="00400D44"/>
    <w:rsid w:val="004070C1"/>
    <w:rsid w:val="00411984"/>
    <w:rsid w:val="00414077"/>
    <w:rsid w:val="00420ADE"/>
    <w:rsid w:val="004249EB"/>
    <w:rsid w:val="00425595"/>
    <w:rsid w:val="00425DBF"/>
    <w:rsid w:val="00425FDD"/>
    <w:rsid w:val="00430109"/>
    <w:rsid w:val="0043081A"/>
    <w:rsid w:val="00431881"/>
    <w:rsid w:val="0043620B"/>
    <w:rsid w:val="004364AC"/>
    <w:rsid w:val="004365F0"/>
    <w:rsid w:val="00440924"/>
    <w:rsid w:val="00445AB9"/>
    <w:rsid w:val="00452278"/>
    <w:rsid w:val="00452AA9"/>
    <w:rsid w:val="00454EBD"/>
    <w:rsid w:val="0045754D"/>
    <w:rsid w:val="0046436E"/>
    <w:rsid w:val="00465DD9"/>
    <w:rsid w:val="0046609B"/>
    <w:rsid w:val="00466A79"/>
    <w:rsid w:val="00467F8D"/>
    <w:rsid w:val="00470E59"/>
    <w:rsid w:val="004754C3"/>
    <w:rsid w:val="00475D73"/>
    <w:rsid w:val="00475E3E"/>
    <w:rsid w:val="00476033"/>
    <w:rsid w:val="00476328"/>
    <w:rsid w:val="0047647A"/>
    <w:rsid w:val="00482274"/>
    <w:rsid w:val="00482C4C"/>
    <w:rsid w:val="00490D9C"/>
    <w:rsid w:val="00491A94"/>
    <w:rsid w:val="004A0BAE"/>
    <w:rsid w:val="004A2813"/>
    <w:rsid w:val="004A69B4"/>
    <w:rsid w:val="004A71CD"/>
    <w:rsid w:val="004C2D03"/>
    <w:rsid w:val="004C788E"/>
    <w:rsid w:val="004E3A82"/>
    <w:rsid w:val="004E527C"/>
    <w:rsid w:val="004E55E0"/>
    <w:rsid w:val="004E6776"/>
    <w:rsid w:val="004F1515"/>
    <w:rsid w:val="004F1A50"/>
    <w:rsid w:val="004F4099"/>
    <w:rsid w:val="004F4644"/>
    <w:rsid w:val="005016E1"/>
    <w:rsid w:val="005033EB"/>
    <w:rsid w:val="00506870"/>
    <w:rsid w:val="005108C5"/>
    <w:rsid w:val="00511877"/>
    <w:rsid w:val="00512452"/>
    <w:rsid w:val="00516428"/>
    <w:rsid w:val="00521298"/>
    <w:rsid w:val="005215E8"/>
    <w:rsid w:val="00523BDC"/>
    <w:rsid w:val="00523E5C"/>
    <w:rsid w:val="00530085"/>
    <w:rsid w:val="0053092A"/>
    <w:rsid w:val="0053158D"/>
    <w:rsid w:val="005323BB"/>
    <w:rsid w:val="00535224"/>
    <w:rsid w:val="0053720C"/>
    <w:rsid w:val="00537861"/>
    <w:rsid w:val="005421CA"/>
    <w:rsid w:val="005469E7"/>
    <w:rsid w:val="00550E6D"/>
    <w:rsid w:val="00553AF1"/>
    <w:rsid w:val="005556DF"/>
    <w:rsid w:val="00561EC8"/>
    <w:rsid w:val="0056242A"/>
    <w:rsid w:val="00563048"/>
    <w:rsid w:val="00566A53"/>
    <w:rsid w:val="005672C0"/>
    <w:rsid w:val="0057253F"/>
    <w:rsid w:val="00574C75"/>
    <w:rsid w:val="00576169"/>
    <w:rsid w:val="005824E6"/>
    <w:rsid w:val="005852B5"/>
    <w:rsid w:val="00585BA8"/>
    <w:rsid w:val="00586696"/>
    <w:rsid w:val="005870F7"/>
    <w:rsid w:val="00587B44"/>
    <w:rsid w:val="00591BF6"/>
    <w:rsid w:val="00593D81"/>
    <w:rsid w:val="005946E7"/>
    <w:rsid w:val="00595738"/>
    <w:rsid w:val="00596F9C"/>
    <w:rsid w:val="00597744"/>
    <w:rsid w:val="005A019F"/>
    <w:rsid w:val="005A049C"/>
    <w:rsid w:val="005A0D4C"/>
    <w:rsid w:val="005A0FEE"/>
    <w:rsid w:val="005A2256"/>
    <w:rsid w:val="005A69BC"/>
    <w:rsid w:val="005B024E"/>
    <w:rsid w:val="005B0C49"/>
    <w:rsid w:val="005B0DA1"/>
    <w:rsid w:val="005B694B"/>
    <w:rsid w:val="005B6BA4"/>
    <w:rsid w:val="005B7CAF"/>
    <w:rsid w:val="005C134D"/>
    <w:rsid w:val="005C346E"/>
    <w:rsid w:val="005C75BE"/>
    <w:rsid w:val="005C7AED"/>
    <w:rsid w:val="005D0627"/>
    <w:rsid w:val="005D7CDC"/>
    <w:rsid w:val="005E03A7"/>
    <w:rsid w:val="005E0581"/>
    <w:rsid w:val="005E1426"/>
    <w:rsid w:val="005E1A16"/>
    <w:rsid w:val="005E3986"/>
    <w:rsid w:val="005E41E5"/>
    <w:rsid w:val="005E5174"/>
    <w:rsid w:val="005E56DC"/>
    <w:rsid w:val="005E7166"/>
    <w:rsid w:val="005E7571"/>
    <w:rsid w:val="005F059E"/>
    <w:rsid w:val="005F15FA"/>
    <w:rsid w:val="005F3EB2"/>
    <w:rsid w:val="005F4129"/>
    <w:rsid w:val="005F6A45"/>
    <w:rsid w:val="005F6AD5"/>
    <w:rsid w:val="005F78A7"/>
    <w:rsid w:val="006001D4"/>
    <w:rsid w:val="00607C6D"/>
    <w:rsid w:val="0061049B"/>
    <w:rsid w:val="00610FB2"/>
    <w:rsid w:val="00612632"/>
    <w:rsid w:val="00612760"/>
    <w:rsid w:val="00612893"/>
    <w:rsid w:val="00614ED6"/>
    <w:rsid w:val="006167B4"/>
    <w:rsid w:val="00616BDB"/>
    <w:rsid w:val="00616E37"/>
    <w:rsid w:val="00617626"/>
    <w:rsid w:val="00617D04"/>
    <w:rsid w:val="00626EFF"/>
    <w:rsid w:val="00633E7D"/>
    <w:rsid w:val="00635806"/>
    <w:rsid w:val="006366AB"/>
    <w:rsid w:val="00637C9B"/>
    <w:rsid w:val="00646BD6"/>
    <w:rsid w:val="00647583"/>
    <w:rsid w:val="0065027F"/>
    <w:rsid w:val="0065552A"/>
    <w:rsid w:val="00655C62"/>
    <w:rsid w:val="006561DF"/>
    <w:rsid w:val="00660021"/>
    <w:rsid w:val="006618E3"/>
    <w:rsid w:val="00661CD6"/>
    <w:rsid w:val="0066270E"/>
    <w:rsid w:val="00675C3C"/>
    <w:rsid w:val="00680209"/>
    <w:rsid w:val="006802C5"/>
    <w:rsid w:val="00681001"/>
    <w:rsid w:val="006854A6"/>
    <w:rsid w:val="00685CE5"/>
    <w:rsid w:val="006913FF"/>
    <w:rsid w:val="0069198A"/>
    <w:rsid w:val="0069251E"/>
    <w:rsid w:val="00692BD0"/>
    <w:rsid w:val="00695542"/>
    <w:rsid w:val="00695B92"/>
    <w:rsid w:val="00696889"/>
    <w:rsid w:val="00697B50"/>
    <w:rsid w:val="006A31EB"/>
    <w:rsid w:val="006A36EA"/>
    <w:rsid w:val="006A51E5"/>
    <w:rsid w:val="006A7D64"/>
    <w:rsid w:val="006B4949"/>
    <w:rsid w:val="006B5B9A"/>
    <w:rsid w:val="006C04AD"/>
    <w:rsid w:val="006C0852"/>
    <w:rsid w:val="006C23FB"/>
    <w:rsid w:val="006C4D04"/>
    <w:rsid w:val="006C53AB"/>
    <w:rsid w:val="006D50A4"/>
    <w:rsid w:val="006E26DD"/>
    <w:rsid w:val="006E659D"/>
    <w:rsid w:val="006F462F"/>
    <w:rsid w:val="006F4A6A"/>
    <w:rsid w:val="00704DA7"/>
    <w:rsid w:val="007053D0"/>
    <w:rsid w:val="0071592A"/>
    <w:rsid w:val="007176B7"/>
    <w:rsid w:val="007179A0"/>
    <w:rsid w:val="007232BC"/>
    <w:rsid w:val="00733834"/>
    <w:rsid w:val="00736563"/>
    <w:rsid w:val="0074049D"/>
    <w:rsid w:val="007459BB"/>
    <w:rsid w:val="0075032E"/>
    <w:rsid w:val="00750964"/>
    <w:rsid w:val="00751122"/>
    <w:rsid w:val="00751839"/>
    <w:rsid w:val="00753198"/>
    <w:rsid w:val="00754CA4"/>
    <w:rsid w:val="00755F1E"/>
    <w:rsid w:val="007742D0"/>
    <w:rsid w:val="0078260A"/>
    <w:rsid w:val="00783D84"/>
    <w:rsid w:val="00787D8B"/>
    <w:rsid w:val="00792DC6"/>
    <w:rsid w:val="00795BD4"/>
    <w:rsid w:val="00797AB8"/>
    <w:rsid w:val="007A0DDB"/>
    <w:rsid w:val="007A25DA"/>
    <w:rsid w:val="007A3A78"/>
    <w:rsid w:val="007A6CA3"/>
    <w:rsid w:val="007C2F36"/>
    <w:rsid w:val="007C6950"/>
    <w:rsid w:val="007D035C"/>
    <w:rsid w:val="007D1B08"/>
    <w:rsid w:val="007D64AD"/>
    <w:rsid w:val="007D717D"/>
    <w:rsid w:val="007E1F91"/>
    <w:rsid w:val="007E2510"/>
    <w:rsid w:val="007E4138"/>
    <w:rsid w:val="007E4BBE"/>
    <w:rsid w:val="007E6CDF"/>
    <w:rsid w:val="007F0FF8"/>
    <w:rsid w:val="007F688E"/>
    <w:rsid w:val="007F6E36"/>
    <w:rsid w:val="00800A9F"/>
    <w:rsid w:val="00804E7C"/>
    <w:rsid w:val="0081079B"/>
    <w:rsid w:val="00812927"/>
    <w:rsid w:val="00813AF8"/>
    <w:rsid w:val="00815CE9"/>
    <w:rsid w:val="00816C16"/>
    <w:rsid w:val="00821E01"/>
    <w:rsid w:val="00823A84"/>
    <w:rsid w:val="00826F12"/>
    <w:rsid w:val="00827CF9"/>
    <w:rsid w:val="00834D6C"/>
    <w:rsid w:val="008427DA"/>
    <w:rsid w:val="00842DA9"/>
    <w:rsid w:val="008475D3"/>
    <w:rsid w:val="00852FF2"/>
    <w:rsid w:val="00854413"/>
    <w:rsid w:val="008559FC"/>
    <w:rsid w:val="00855E05"/>
    <w:rsid w:val="0086061E"/>
    <w:rsid w:val="008613E4"/>
    <w:rsid w:val="00862C3C"/>
    <w:rsid w:val="00863418"/>
    <w:rsid w:val="008640CB"/>
    <w:rsid w:val="00865F77"/>
    <w:rsid w:val="008660BF"/>
    <w:rsid w:val="00866445"/>
    <w:rsid w:val="00870CB3"/>
    <w:rsid w:val="00885BB0"/>
    <w:rsid w:val="008B03A4"/>
    <w:rsid w:val="008B1B0E"/>
    <w:rsid w:val="008C0654"/>
    <w:rsid w:val="008E632D"/>
    <w:rsid w:val="008E6978"/>
    <w:rsid w:val="008E6DAC"/>
    <w:rsid w:val="008F398D"/>
    <w:rsid w:val="008F3B3C"/>
    <w:rsid w:val="00904527"/>
    <w:rsid w:val="0090689F"/>
    <w:rsid w:val="009110F4"/>
    <w:rsid w:val="009128AF"/>
    <w:rsid w:val="009135F8"/>
    <w:rsid w:val="009157BF"/>
    <w:rsid w:val="00922E4A"/>
    <w:rsid w:val="0092527E"/>
    <w:rsid w:val="009260DC"/>
    <w:rsid w:val="00926117"/>
    <w:rsid w:val="0093076C"/>
    <w:rsid w:val="00933171"/>
    <w:rsid w:val="009351F0"/>
    <w:rsid w:val="00935FAA"/>
    <w:rsid w:val="00937855"/>
    <w:rsid w:val="009426E3"/>
    <w:rsid w:val="00947580"/>
    <w:rsid w:val="009503D2"/>
    <w:rsid w:val="00951592"/>
    <w:rsid w:val="00953AF5"/>
    <w:rsid w:val="009620C3"/>
    <w:rsid w:val="00962629"/>
    <w:rsid w:val="00964B1B"/>
    <w:rsid w:val="0097713C"/>
    <w:rsid w:val="00981289"/>
    <w:rsid w:val="009825F3"/>
    <w:rsid w:val="00992389"/>
    <w:rsid w:val="009924BB"/>
    <w:rsid w:val="00994B92"/>
    <w:rsid w:val="00995593"/>
    <w:rsid w:val="00995C72"/>
    <w:rsid w:val="009A12F8"/>
    <w:rsid w:val="009B369D"/>
    <w:rsid w:val="009C1444"/>
    <w:rsid w:val="009C14F5"/>
    <w:rsid w:val="009C4AB7"/>
    <w:rsid w:val="009C6459"/>
    <w:rsid w:val="009D4481"/>
    <w:rsid w:val="009D6E53"/>
    <w:rsid w:val="009E1375"/>
    <w:rsid w:val="009E35B6"/>
    <w:rsid w:val="009E6EC0"/>
    <w:rsid w:val="009E7324"/>
    <w:rsid w:val="009E7E8F"/>
    <w:rsid w:val="009F1AC8"/>
    <w:rsid w:val="00A006F4"/>
    <w:rsid w:val="00A03224"/>
    <w:rsid w:val="00A059E8"/>
    <w:rsid w:val="00A10C04"/>
    <w:rsid w:val="00A11BE0"/>
    <w:rsid w:val="00A14943"/>
    <w:rsid w:val="00A21557"/>
    <w:rsid w:val="00A22846"/>
    <w:rsid w:val="00A22F02"/>
    <w:rsid w:val="00A25D1B"/>
    <w:rsid w:val="00A2795B"/>
    <w:rsid w:val="00A30902"/>
    <w:rsid w:val="00A32044"/>
    <w:rsid w:val="00A33D28"/>
    <w:rsid w:val="00A36A55"/>
    <w:rsid w:val="00A400D4"/>
    <w:rsid w:val="00A40FC5"/>
    <w:rsid w:val="00A41B90"/>
    <w:rsid w:val="00A42E4C"/>
    <w:rsid w:val="00A4324A"/>
    <w:rsid w:val="00A435F0"/>
    <w:rsid w:val="00A4558B"/>
    <w:rsid w:val="00A51D5E"/>
    <w:rsid w:val="00A54524"/>
    <w:rsid w:val="00A54CB4"/>
    <w:rsid w:val="00A66536"/>
    <w:rsid w:val="00A713C5"/>
    <w:rsid w:val="00A734B4"/>
    <w:rsid w:val="00A74279"/>
    <w:rsid w:val="00A7777D"/>
    <w:rsid w:val="00A80A11"/>
    <w:rsid w:val="00A815D7"/>
    <w:rsid w:val="00A81CCF"/>
    <w:rsid w:val="00A8281D"/>
    <w:rsid w:val="00A85A4F"/>
    <w:rsid w:val="00A85AA7"/>
    <w:rsid w:val="00A86991"/>
    <w:rsid w:val="00A90D39"/>
    <w:rsid w:val="00A92066"/>
    <w:rsid w:val="00AA279D"/>
    <w:rsid w:val="00AA7113"/>
    <w:rsid w:val="00AB3138"/>
    <w:rsid w:val="00AB52E8"/>
    <w:rsid w:val="00AB61C1"/>
    <w:rsid w:val="00AC00AA"/>
    <w:rsid w:val="00AC06F0"/>
    <w:rsid w:val="00AC201F"/>
    <w:rsid w:val="00AC44B5"/>
    <w:rsid w:val="00AC5226"/>
    <w:rsid w:val="00AD0F3D"/>
    <w:rsid w:val="00AD29FD"/>
    <w:rsid w:val="00AD349F"/>
    <w:rsid w:val="00AD5443"/>
    <w:rsid w:val="00AE11AB"/>
    <w:rsid w:val="00AE12D5"/>
    <w:rsid w:val="00AE1860"/>
    <w:rsid w:val="00AE6693"/>
    <w:rsid w:val="00AE7854"/>
    <w:rsid w:val="00AF2955"/>
    <w:rsid w:val="00AF2AFD"/>
    <w:rsid w:val="00AF41E6"/>
    <w:rsid w:val="00AF49D9"/>
    <w:rsid w:val="00AF5E76"/>
    <w:rsid w:val="00B03F9D"/>
    <w:rsid w:val="00B046EA"/>
    <w:rsid w:val="00B04C78"/>
    <w:rsid w:val="00B05B45"/>
    <w:rsid w:val="00B06761"/>
    <w:rsid w:val="00B07EF0"/>
    <w:rsid w:val="00B07FFD"/>
    <w:rsid w:val="00B101A4"/>
    <w:rsid w:val="00B15165"/>
    <w:rsid w:val="00B21176"/>
    <w:rsid w:val="00B22F71"/>
    <w:rsid w:val="00B23A28"/>
    <w:rsid w:val="00B2448C"/>
    <w:rsid w:val="00B245A0"/>
    <w:rsid w:val="00B24F12"/>
    <w:rsid w:val="00B26AD0"/>
    <w:rsid w:val="00B273B7"/>
    <w:rsid w:val="00B32525"/>
    <w:rsid w:val="00B33592"/>
    <w:rsid w:val="00B3390D"/>
    <w:rsid w:val="00B33B01"/>
    <w:rsid w:val="00B40286"/>
    <w:rsid w:val="00B408A6"/>
    <w:rsid w:val="00B410CC"/>
    <w:rsid w:val="00B4377F"/>
    <w:rsid w:val="00B44437"/>
    <w:rsid w:val="00B50ADC"/>
    <w:rsid w:val="00B511F4"/>
    <w:rsid w:val="00B5514F"/>
    <w:rsid w:val="00B565A7"/>
    <w:rsid w:val="00B65D72"/>
    <w:rsid w:val="00B6622C"/>
    <w:rsid w:val="00B66345"/>
    <w:rsid w:val="00B67AE0"/>
    <w:rsid w:val="00B67D00"/>
    <w:rsid w:val="00B72274"/>
    <w:rsid w:val="00B77CB7"/>
    <w:rsid w:val="00B80AA1"/>
    <w:rsid w:val="00B8196B"/>
    <w:rsid w:val="00B81EE8"/>
    <w:rsid w:val="00B82704"/>
    <w:rsid w:val="00B83FCC"/>
    <w:rsid w:val="00B920BE"/>
    <w:rsid w:val="00B94120"/>
    <w:rsid w:val="00B97546"/>
    <w:rsid w:val="00BA0499"/>
    <w:rsid w:val="00BA4901"/>
    <w:rsid w:val="00BA4BD3"/>
    <w:rsid w:val="00BA4EAB"/>
    <w:rsid w:val="00BA6CA3"/>
    <w:rsid w:val="00BA718C"/>
    <w:rsid w:val="00BB00B3"/>
    <w:rsid w:val="00BB1DB5"/>
    <w:rsid w:val="00BB1EDA"/>
    <w:rsid w:val="00BB6B40"/>
    <w:rsid w:val="00BB74CF"/>
    <w:rsid w:val="00BB77D2"/>
    <w:rsid w:val="00BB7C2E"/>
    <w:rsid w:val="00BC1530"/>
    <w:rsid w:val="00BC5D88"/>
    <w:rsid w:val="00BD43E0"/>
    <w:rsid w:val="00BE1AAE"/>
    <w:rsid w:val="00BE4161"/>
    <w:rsid w:val="00BE5620"/>
    <w:rsid w:val="00BE690A"/>
    <w:rsid w:val="00BF0A92"/>
    <w:rsid w:val="00BF18D5"/>
    <w:rsid w:val="00BF2B36"/>
    <w:rsid w:val="00BF3DBB"/>
    <w:rsid w:val="00BF592A"/>
    <w:rsid w:val="00BF5D63"/>
    <w:rsid w:val="00BF687C"/>
    <w:rsid w:val="00BF68BD"/>
    <w:rsid w:val="00C0051A"/>
    <w:rsid w:val="00C00DC5"/>
    <w:rsid w:val="00C01A9E"/>
    <w:rsid w:val="00C03165"/>
    <w:rsid w:val="00C036FF"/>
    <w:rsid w:val="00C05981"/>
    <w:rsid w:val="00C07C7C"/>
    <w:rsid w:val="00C11D3F"/>
    <w:rsid w:val="00C21ACE"/>
    <w:rsid w:val="00C21BC8"/>
    <w:rsid w:val="00C2251C"/>
    <w:rsid w:val="00C23633"/>
    <w:rsid w:val="00C247DA"/>
    <w:rsid w:val="00C31300"/>
    <w:rsid w:val="00C3155A"/>
    <w:rsid w:val="00C323E2"/>
    <w:rsid w:val="00C333C1"/>
    <w:rsid w:val="00C33DBB"/>
    <w:rsid w:val="00C34298"/>
    <w:rsid w:val="00C36592"/>
    <w:rsid w:val="00C40409"/>
    <w:rsid w:val="00C42968"/>
    <w:rsid w:val="00C47DB7"/>
    <w:rsid w:val="00C5265B"/>
    <w:rsid w:val="00C54491"/>
    <w:rsid w:val="00C55643"/>
    <w:rsid w:val="00C5650B"/>
    <w:rsid w:val="00C5730F"/>
    <w:rsid w:val="00C57524"/>
    <w:rsid w:val="00C6134B"/>
    <w:rsid w:val="00C62D62"/>
    <w:rsid w:val="00C67EDD"/>
    <w:rsid w:val="00C71BA5"/>
    <w:rsid w:val="00C739B1"/>
    <w:rsid w:val="00C77D7F"/>
    <w:rsid w:val="00C81AEC"/>
    <w:rsid w:val="00C81B9D"/>
    <w:rsid w:val="00C8267F"/>
    <w:rsid w:val="00C827A6"/>
    <w:rsid w:val="00C83B59"/>
    <w:rsid w:val="00C84357"/>
    <w:rsid w:val="00C85DF0"/>
    <w:rsid w:val="00C91BF2"/>
    <w:rsid w:val="00C92A5B"/>
    <w:rsid w:val="00C94B82"/>
    <w:rsid w:val="00C95042"/>
    <w:rsid w:val="00CA1C18"/>
    <w:rsid w:val="00CB019D"/>
    <w:rsid w:val="00CB1BA2"/>
    <w:rsid w:val="00CB1C66"/>
    <w:rsid w:val="00CB367E"/>
    <w:rsid w:val="00CB5C1C"/>
    <w:rsid w:val="00CB5DF5"/>
    <w:rsid w:val="00CC0121"/>
    <w:rsid w:val="00CC042E"/>
    <w:rsid w:val="00CC0FD4"/>
    <w:rsid w:val="00CC4AE4"/>
    <w:rsid w:val="00CC77F5"/>
    <w:rsid w:val="00CD2E0A"/>
    <w:rsid w:val="00CD31F6"/>
    <w:rsid w:val="00CD6625"/>
    <w:rsid w:val="00CD7381"/>
    <w:rsid w:val="00CE0214"/>
    <w:rsid w:val="00CE071B"/>
    <w:rsid w:val="00CE11C3"/>
    <w:rsid w:val="00CE1EB0"/>
    <w:rsid w:val="00CE1FD2"/>
    <w:rsid w:val="00CE4C5C"/>
    <w:rsid w:val="00CE5733"/>
    <w:rsid w:val="00CF0CE4"/>
    <w:rsid w:val="00CF3794"/>
    <w:rsid w:val="00D003C3"/>
    <w:rsid w:val="00D01B48"/>
    <w:rsid w:val="00D060A0"/>
    <w:rsid w:val="00D10556"/>
    <w:rsid w:val="00D12E28"/>
    <w:rsid w:val="00D15465"/>
    <w:rsid w:val="00D15A5B"/>
    <w:rsid w:val="00D20090"/>
    <w:rsid w:val="00D212E1"/>
    <w:rsid w:val="00D2645F"/>
    <w:rsid w:val="00D27F44"/>
    <w:rsid w:val="00D3259B"/>
    <w:rsid w:val="00D3434E"/>
    <w:rsid w:val="00D40A51"/>
    <w:rsid w:val="00D43076"/>
    <w:rsid w:val="00D43DC4"/>
    <w:rsid w:val="00D50816"/>
    <w:rsid w:val="00D5125B"/>
    <w:rsid w:val="00D53DD6"/>
    <w:rsid w:val="00D5460B"/>
    <w:rsid w:val="00D610AF"/>
    <w:rsid w:val="00D67535"/>
    <w:rsid w:val="00D67E3C"/>
    <w:rsid w:val="00D67F61"/>
    <w:rsid w:val="00D7735E"/>
    <w:rsid w:val="00D80A8D"/>
    <w:rsid w:val="00D80E1C"/>
    <w:rsid w:val="00D83A3D"/>
    <w:rsid w:val="00D83E1A"/>
    <w:rsid w:val="00D83F5B"/>
    <w:rsid w:val="00D92FCD"/>
    <w:rsid w:val="00D933CE"/>
    <w:rsid w:val="00D959FE"/>
    <w:rsid w:val="00DA533D"/>
    <w:rsid w:val="00DA7B56"/>
    <w:rsid w:val="00DB6B8B"/>
    <w:rsid w:val="00DC27FF"/>
    <w:rsid w:val="00DC2982"/>
    <w:rsid w:val="00DC45FF"/>
    <w:rsid w:val="00DC4925"/>
    <w:rsid w:val="00DC5144"/>
    <w:rsid w:val="00DD2F0B"/>
    <w:rsid w:val="00DD7194"/>
    <w:rsid w:val="00DF055E"/>
    <w:rsid w:val="00DF3E18"/>
    <w:rsid w:val="00DF5948"/>
    <w:rsid w:val="00DF5E4E"/>
    <w:rsid w:val="00DF6F57"/>
    <w:rsid w:val="00DF7F31"/>
    <w:rsid w:val="00E001BB"/>
    <w:rsid w:val="00E06357"/>
    <w:rsid w:val="00E102C2"/>
    <w:rsid w:val="00E13829"/>
    <w:rsid w:val="00E14CD2"/>
    <w:rsid w:val="00E16BD7"/>
    <w:rsid w:val="00E178D7"/>
    <w:rsid w:val="00E254D0"/>
    <w:rsid w:val="00E266D2"/>
    <w:rsid w:val="00E324CB"/>
    <w:rsid w:val="00E3594F"/>
    <w:rsid w:val="00E40103"/>
    <w:rsid w:val="00E40B0D"/>
    <w:rsid w:val="00E520DE"/>
    <w:rsid w:val="00E619EB"/>
    <w:rsid w:val="00E645CD"/>
    <w:rsid w:val="00E6512D"/>
    <w:rsid w:val="00E653DD"/>
    <w:rsid w:val="00E7563E"/>
    <w:rsid w:val="00E76588"/>
    <w:rsid w:val="00E76837"/>
    <w:rsid w:val="00E86367"/>
    <w:rsid w:val="00E90DE9"/>
    <w:rsid w:val="00E923F6"/>
    <w:rsid w:val="00E96C33"/>
    <w:rsid w:val="00E97B4B"/>
    <w:rsid w:val="00EA33FF"/>
    <w:rsid w:val="00EA5DFF"/>
    <w:rsid w:val="00EA6498"/>
    <w:rsid w:val="00EB523C"/>
    <w:rsid w:val="00EC1400"/>
    <w:rsid w:val="00EC44B1"/>
    <w:rsid w:val="00EC7B63"/>
    <w:rsid w:val="00ED1931"/>
    <w:rsid w:val="00ED2C11"/>
    <w:rsid w:val="00ED470E"/>
    <w:rsid w:val="00ED60C5"/>
    <w:rsid w:val="00EE2691"/>
    <w:rsid w:val="00EE4591"/>
    <w:rsid w:val="00EE68C2"/>
    <w:rsid w:val="00EE6A05"/>
    <w:rsid w:val="00EF39CE"/>
    <w:rsid w:val="00EF4A51"/>
    <w:rsid w:val="00EF4E9C"/>
    <w:rsid w:val="00F046F2"/>
    <w:rsid w:val="00F0771C"/>
    <w:rsid w:val="00F103F8"/>
    <w:rsid w:val="00F15681"/>
    <w:rsid w:val="00F170BF"/>
    <w:rsid w:val="00F17861"/>
    <w:rsid w:val="00F21475"/>
    <w:rsid w:val="00F23E5E"/>
    <w:rsid w:val="00F24160"/>
    <w:rsid w:val="00F24EDD"/>
    <w:rsid w:val="00F25D5A"/>
    <w:rsid w:val="00F27783"/>
    <w:rsid w:val="00F308FD"/>
    <w:rsid w:val="00F312C5"/>
    <w:rsid w:val="00F335D7"/>
    <w:rsid w:val="00F337D3"/>
    <w:rsid w:val="00F3491A"/>
    <w:rsid w:val="00F34EA2"/>
    <w:rsid w:val="00F41936"/>
    <w:rsid w:val="00F42062"/>
    <w:rsid w:val="00F426C6"/>
    <w:rsid w:val="00F45125"/>
    <w:rsid w:val="00F45CA7"/>
    <w:rsid w:val="00F46148"/>
    <w:rsid w:val="00F47F0E"/>
    <w:rsid w:val="00F57D2A"/>
    <w:rsid w:val="00F61841"/>
    <w:rsid w:val="00F67404"/>
    <w:rsid w:val="00F71A22"/>
    <w:rsid w:val="00F739FD"/>
    <w:rsid w:val="00F76E42"/>
    <w:rsid w:val="00F848FE"/>
    <w:rsid w:val="00F84AB9"/>
    <w:rsid w:val="00F8760D"/>
    <w:rsid w:val="00F9157E"/>
    <w:rsid w:val="00F91CA9"/>
    <w:rsid w:val="00F93EC3"/>
    <w:rsid w:val="00FA01AD"/>
    <w:rsid w:val="00FA1A9A"/>
    <w:rsid w:val="00FA4BE4"/>
    <w:rsid w:val="00FA6563"/>
    <w:rsid w:val="00FA6BC2"/>
    <w:rsid w:val="00FB13EC"/>
    <w:rsid w:val="00FB4C29"/>
    <w:rsid w:val="00FB5F99"/>
    <w:rsid w:val="00FB674D"/>
    <w:rsid w:val="00FB723D"/>
    <w:rsid w:val="00FC318E"/>
    <w:rsid w:val="00FC363E"/>
    <w:rsid w:val="00FC4A91"/>
    <w:rsid w:val="00FD2ABB"/>
    <w:rsid w:val="00FD3B67"/>
    <w:rsid w:val="00FD42E9"/>
    <w:rsid w:val="00FD53E7"/>
    <w:rsid w:val="00FE098A"/>
    <w:rsid w:val="00FE6E40"/>
    <w:rsid w:val="00FF12DE"/>
    <w:rsid w:val="00FF1BFF"/>
    <w:rsid w:val="00FF2328"/>
    <w:rsid w:val="00FF77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7CF96F5"/>
  <w15:chartTrackingRefBased/>
  <w15:docId w15:val="{EA9E17A3-8CF9-4B9E-9E9D-70A4C86C2D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line="480" w:lineRule="auto"/>
        <w:ind w:left="1135" w:hanging="284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32525"/>
  </w:style>
  <w:style w:type="paragraph" w:styleId="Heading1">
    <w:name w:val="heading 1"/>
    <w:basedOn w:val="Normal"/>
    <w:next w:val="Normal"/>
    <w:link w:val="Heading1Char"/>
    <w:uiPriority w:val="9"/>
    <w:qFormat/>
    <w:rsid w:val="00AC522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AC5226"/>
    <w:pPr>
      <w:autoSpaceDE w:val="0"/>
      <w:autoSpaceDN w:val="0"/>
      <w:adjustRightInd w:val="0"/>
      <w:spacing w:line="240" w:lineRule="auto"/>
      <w:ind w:left="0" w:firstLine="0"/>
      <w:jc w:val="left"/>
      <w:outlineLvl w:val="1"/>
    </w:pPr>
    <w:rPr>
      <w:rFonts w:ascii="Courier New" w:eastAsia="Calibri" w:hAnsi="Courier New" w:cs="Courier New"/>
      <w:b/>
      <w:bCs/>
      <w:i/>
      <w:iCs/>
      <w:color w:val="000000"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qFormat/>
    <w:rsid w:val="00AC5226"/>
    <w:pPr>
      <w:autoSpaceDE w:val="0"/>
      <w:autoSpaceDN w:val="0"/>
      <w:adjustRightInd w:val="0"/>
      <w:spacing w:line="240" w:lineRule="auto"/>
      <w:ind w:left="0" w:firstLine="0"/>
      <w:jc w:val="left"/>
      <w:outlineLvl w:val="2"/>
    </w:pPr>
    <w:rPr>
      <w:rFonts w:ascii="Courier New" w:eastAsia="Calibri" w:hAnsi="Courier New" w:cs="Courier New"/>
      <w:b/>
      <w:bCs/>
      <w:color w:val="000000"/>
      <w:sz w:val="26"/>
      <w:szCs w:val="26"/>
      <w:lang w:val="en-US"/>
    </w:rPr>
  </w:style>
  <w:style w:type="paragraph" w:styleId="Heading4">
    <w:name w:val="heading 4"/>
    <w:basedOn w:val="Normal"/>
    <w:next w:val="Normal"/>
    <w:link w:val="Heading4Char"/>
    <w:qFormat/>
    <w:rsid w:val="00AC5226"/>
    <w:pPr>
      <w:keepNext/>
      <w:spacing w:before="240" w:after="60" w:line="240" w:lineRule="auto"/>
      <w:ind w:left="0" w:firstLine="0"/>
      <w:jc w:val="left"/>
      <w:outlineLvl w:val="3"/>
    </w:pPr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paragraph" w:styleId="Heading5">
    <w:name w:val="heading 5"/>
    <w:basedOn w:val="Normal"/>
    <w:next w:val="Normal"/>
    <w:link w:val="Heading5Char"/>
    <w:qFormat/>
    <w:rsid w:val="00AC5226"/>
    <w:pPr>
      <w:spacing w:before="240" w:after="60" w:line="240" w:lineRule="auto"/>
      <w:ind w:left="0" w:firstLine="0"/>
      <w:jc w:val="left"/>
      <w:outlineLvl w:val="4"/>
    </w:pPr>
    <w:rPr>
      <w:rFonts w:ascii="Times New Roman" w:eastAsia="Times New Roman" w:hAnsi="Times New Roman" w:cs="Times New Roman"/>
      <w:b/>
      <w:bCs/>
      <w:i/>
      <w:iCs/>
      <w:sz w:val="26"/>
      <w:szCs w:val="26"/>
      <w:lang w:val="en-US"/>
    </w:rPr>
  </w:style>
  <w:style w:type="paragraph" w:styleId="Heading7">
    <w:name w:val="heading 7"/>
    <w:basedOn w:val="Normal"/>
    <w:next w:val="Normal"/>
    <w:link w:val="Heading7Char"/>
    <w:qFormat/>
    <w:rsid w:val="00AC5226"/>
    <w:pPr>
      <w:spacing w:before="240" w:after="60" w:line="240" w:lineRule="auto"/>
      <w:ind w:left="0" w:firstLine="0"/>
      <w:jc w:val="left"/>
      <w:outlineLvl w:val="6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qFormat/>
    <w:rsid w:val="00B32525"/>
    <w:pPr>
      <w:ind w:left="720"/>
      <w:contextualSpacing/>
    </w:pPr>
  </w:style>
  <w:style w:type="table" w:styleId="TableGrid">
    <w:name w:val="Table Grid"/>
    <w:basedOn w:val="TableNormal"/>
    <w:uiPriority w:val="39"/>
    <w:rsid w:val="000E535F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6740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7404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C522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AC5226"/>
    <w:rPr>
      <w:rFonts w:ascii="Courier New" w:eastAsia="Calibri" w:hAnsi="Courier New" w:cs="Courier New"/>
      <w:b/>
      <w:bCs/>
      <w:i/>
      <w:iCs/>
      <w:color w:val="000000"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rsid w:val="00AC5226"/>
    <w:rPr>
      <w:rFonts w:ascii="Courier New" w:eastAsia="Calibri" w:hAnsi="Courier New" w:cs="Courier New"/>
      <w:b/>
      <w:bCs/>
      <w:color w:val="000000"/>
      <w:sz w:val="26"/>
      <w:szCs w:val="26"/>
      <w:lang w:val="en-US"/>
    </w:rPr>
  </w:style>
  <w:style w:type="character" w:customStyle="1" w:styleId="Heading4Char">
    <w:name w:val="Heading 4 Char"/>
    <w:basedOn w:val="DefaultParagraphFont"/>
    <w:link w:val="Heading4"/>
    <w:rsid w:val="00AC5226"/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character" w:customStyle="1" w:styleId="Heading5Char">
    <w:name w:val="Heading 5 Char"/>
    <w:basedOn w:val="DefaultParagraphFont"/>
    <w:link w:val="Heading5"/>
    <w:rsid w:val="00AC5226"/>
    <w:rPr>
      <w:rFonts w:ascii="Times New Roman" w:eastAsia="Times New Roman" w:hAnsi="Times New Roman" w:cs="Times New Roman"/>
      <w:b/>
      <w:bCs/>
      <w:i/>
      <w:iCs/>
      <w:sz w:val="26"/>
      <w:szCs w:val="26"/>
      <w:lang w:val="en-US"/>
    </w:rPr>
  </w:style>
  <w:style w:type="character" w:customStyle="1" w:styleId="Heading7Char">
    <w:name w:val="Heading 7 Char"/>
    <w:basedOn w:val="DefaultParagraphFont"/>
    <w:link w:val="Heading7"/>
    <w:rsid w:val="00AC5226"/>
    <w:rPr>
      <w:rFonts w:ascii="Times New Roman" w:eastAsia="Times New Roman" w:hAnsi="Times New Roman" w:cs="Times New Roman"/>
      <w:sz w:val="24"/>
      <w:szCs w:val="24"/>
      <w:lang w:val="en-US"/>
    </w:rPr>
  </w:style>
  <w:style w:type="numbering" w:customStyle="1" w:styleId="NoList1">
    <w:name w:val="No List1"/>
    <w:next w:val="NoList"/>
    <w:semiHidden/>
    <w:rsid w:val="00AC5226"/>
  </w:style>
  <w:style w:type="paragraph" w:styleId="BodyTextIndent">
    <w:name w:val="Body Text Indent"/>
    <w:basedOn w:val="Normal"/>
    <w:link w:val="BodyTextIndentChar"/>
    <w:rsid w:val="00AC5226"/>
    <w:pPr>
      <w:ind w:left="360" w:firstLine="774"/>
    </w:pPr>
    <w:rPr>
      <w:rFonts w:ascii="Times New Roman" w:eastAsia="Times New Roman" w:hAnsi="Times New Roman" w:cs="Times New Roman"/>
      <w:sz w:val="24"/>
      <w:szCs w:val="20"/>
      <w:lang w:val="id-ID"/>
    </w:rPr>
  </w:style>
  <w:style w:type="character" w:customStyle="1" w:styleId="BodyTextIndentChar">
    <w:name w:val="Body Text Indent Char"/>
    <w:basedOn w:val="DefaultParagraphFont"/>
    <w:link w:val="BodyTextIndent"/>
    <w:rsid w:val="00AC5226"/>
    <w:rPr>
      <w:rFonts w:ascii="Times New Roman" w:eastAsia="Times New Roman" w:hAnsi="Times New Roman" w:cs="Times New Roman"/>
      <w:sz w:val="24"/>
      <w:szCs w:val="20"/>
      <w:lang w:val="id-ID"/>
    </w:rPr>
  </w:style>
  <w:style w:type="paragraph" w:styleId="BodyText">
    <w:name w:val="Body Text"/>
    <w:basedOn w:val="Normal"/>
    <w:link w:val="BodyTextChar"/>
    <w:rsid w:val="00AC5226"/>
    <w:pPr>
      <w:spacing w:after="120" w:line="240" w:lineRule="auto"/>
      <w:ind w:left="0" w:firstLine="0"/>
      <w:jc w:val="left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rsid w:val="00AC5226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lockText">
    <w:name w:val="Block Text"/>
    <w:basedOn w:val="Normal"/>
    <w:rsid w:val="00AC5226"/>
    <w:pPr>
      <w:spacing w:line="240" w:lineRule="auto"/>
      <w:ind w:left="113" w:right="113" w:firstLine="0"/>
      <w:jc w:val="center"/>
    </w:pPr>
    <w:rPr>
      <w:rFonts w:ascii="Arial Narrow" w:eastAsia="Times New Roman" w:hAnsi="Arial Narrow" w:cs="Times New Roman"/>
      <w:spacing w:val="20"/>
      <w:sz w:val="24"/>
      <w:szCs w:val="20"/>
      <w:lang w:val="en-US"/>
    </w:rPr>
  </w:style>
  <w:style w:type="paragraph" w:styleId="Title">
    <w:name w:val="Title"/>
    <w:basedOn w:val="Normal"/>
    <w:link w:val="TitleChar"/>
    <w:uiPriority w:val="10"/>
    <w:qFormat/>
    <w:rsid w:val="00AC5226"/>
    <w:pPr>
      <w:tabs>
        <w:tab w:val="left" w:pos="1843"/>
      </w:tabs>
      <w:spacing w:line="360" w:lineRule="auto"/>
      <w:ind w:left="0" w:firstLine="0"/>
      <w:jc w:val="center"/>
    </w:pPr>
    <w:rPr>
      <w:rFonts w:ascii="Times New Roman" w:eastAsia="Times New Roman" w:hAnsi="Times New Roman" w:cs="Times New Roman"/>
      <w:b/>
      <w:sz w:val="24"/>
      <w:szCs w:val="20"/>
      <w:lang w:val="en-US" w:eastAsia="ja-JP"/>
    </w:rPr>
  </w:style>
  <w:style w:type="character" w:customStyle="1" w:styleId="TitleChar">
    <w:name w:val="Title Char"/>
    <w:basedOn w:val="DefaultParagraphFont"/>
    <w:link w:val="Title"/>
    <w:uiPriority w:val="10"/>
    <w:rsid w:val="00AC5226"/>
    <w:rPr>
      <w:rFonts w:ascii="Times New Roman" w:eastAsia="Times New Roman" w:hAnsi="Times New Roman" w:cs="Times New Roman"/>
      <w:b/>
      <w:sz w:val="24"/>
      <w:szCs w:val="20"/>
      <w:lang w:val="en-US" w:eastAsia="ja-JP"/>
    </w:rPr>
  </w:style>
  <w:style w:type="paragraph" w:styleId="BodyTextIndent2">
    <w:name w:val="Body Text Indent 2"/>
    <w:basedOn w:val="Normal"/>
    <w:link w:val="BodyTextIndent2Char"/>
    <w:rsid w:val="00AC5226"/>
    <w:pPr>
      <w:spacing w:after="120"/>
      <w:ind w:left="360" w:firstLine="0"/>
      <w:jc w:val="left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Indent2Char">
    <w:name w:val="Body Text Indent 2 Char"/>
    <w:basedOn w:val="DefaultParagraphFont"/>
    <w:link w:val="BodyTextIndent2"/>
    <w:rsid w:val="00AC5226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uiPriority w:val="99"/>
    <w:rsid w:val="00AC5226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E2752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2063D2"/>
    <w:pPr>
      <w:spacing w:line="259" w:lineRule="auto"/>
      <w:ind w:left="0" w:firstLine="0"/>
      <w:jc w:val="left"/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CB1BA2"/>
    <w:pPr>
      <w:numPr>
        <w:numId w:val="68"/>
      </w:numPr>
      <w:spacing w:line="360" w:lineRule="auto"/>
      <w:jc w:val="left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ED60C5"/>
    <w:pPr>
      <w:spacing w:after="100" w:line="259" w:lineRule="auto"/>
      <w:ind w:left="0" w:firstLine="0"/>
      <w:jc w:val="right"/>
    </w:pPr>
    <w:rPr>
      <w:rFonts w:ascii="Times New Roman" w:eastAsiaTheme="minorEastAsia" w:hAnsi="Times New Roman" w:cs="Times New Roman"/>
      <w:b/>
      <w:bCs/>
      <w:sz w:val="24"/>
      <w:szCs w:val="24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0B13C6"/>
    <w:pPr>
      <w:spacing w:after="100" w:line="259" w:lineRule="auto"/>
      <w:ind w:left="0" w:firstLine="0"/>
      <w:jc w:val="left"/>
    </w:pPr>
    <w:rPr>
      <w:rFonts w:eastAsiaTheme="minorEastAsia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00A9F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00A9F"/>
  </w:style>
  <w:style w:type="paragraph" w:styleId="Footer">
    <w:name w:val="footer"/>
    <w:basedOn w:val="Normal"/>
    <w:link w:val="FooterChar"/>
    <w:uiPriority w:val="99"/>
    <w:unhideWhenUsed/>
    <w:rsid w:val="00800A9F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00A9F"/>
  </w:style>
  <w:style w:type="character" w:customStyle="1" w:styleId="personname">
    <w:name w:val="person_name"/>
    <w:basedOn w:val="DefaultParagraphFont"/>
    <w:rsid w:val="00CC0121"/>
  </w:style>
  <w:style w:type="character" w:styleId="Emphasis">
    <w:name w:val="Emphasis"/>
    <w:basedOn w:val="DefaultParagraphFont"/>
    <w:uiPriority w:val="20"/>
    <w:qFormat/>
    <w:rsid w:val="00CC0121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607C6D"/>
    <w:rPr>
      <w:color w:val="808080"/>
    </w:rPr>
  </w:style>
  <w:style w:type="paragraph" w:customStyle="1" w:styleId="msonormal0">
    <w:name w:val="msonormal"/>
    <w:basedOn w:val="Normal"/>
    <w:rsid w:val="00392BEC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Theme="minorEastAsia" w:hAnsi="Times New Roman" w:cs="Times New Roman"/>
      <w:sz w:val="24"/>
      <w:szCs w:val="24"/>
      <w:lang w:eastAsia="en-ID"/>
    </w:rPr>
  </w:style>
  <w:style w:type="paragraph" w:styleId="NormalWeb">
    <w:name w:val="Normal (Web)"/>
    <w:basedOn w:val="Normal"/>
    <w:uiPriority w:val="99"/>
    <w:semiHidden/>
    <w:unhideWhenUsed/>
    <w:rsid w:val="00523E5C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sz w:val="24"/>
      <w:szCs w:val="24"/>
      <w:lang w:eastAsia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49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1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6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2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0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8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961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9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14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61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51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20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65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83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251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505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358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627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357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685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91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466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45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714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031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938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958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9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189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129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300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628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745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875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813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806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646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115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20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791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444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012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533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921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934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071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24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037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614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050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86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840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90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689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580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484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5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243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48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037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15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282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272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816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3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937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41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891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00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41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448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661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410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261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131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62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654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249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917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46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54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753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892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06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311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472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478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29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41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541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550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61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684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577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41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35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072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748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199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63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451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007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49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88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633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39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78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069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237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06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327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488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1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129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780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41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27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568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14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166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2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770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202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349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013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945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88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117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5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9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47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8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1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71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57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89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34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46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9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834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60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18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741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66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58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223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90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043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79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973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221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667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12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776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680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07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10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23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0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277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44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82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605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38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706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1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389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111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74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529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423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450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523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004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301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153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316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474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844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557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05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484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160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641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71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402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085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953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37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024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112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708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640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786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287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460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729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75756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88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06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8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882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742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73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9187967">
                  <w:marLeft w:val="840"/>
                  <w:marRight w:val="6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65232090">
                  <w:marLeft w:val="840"/>
                  <w:marRight w:val="6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93300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674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601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988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3064515">
                          <w:marLeft w:val="36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01445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134171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8443246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9602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3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65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15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633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742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7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4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5656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270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793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56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07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52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070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503814">
                  <w:marLeft w:val="840"/>
                  <w:marRight w:val="6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2172603">
                  <w:marLeft w:val="840"/>
                  <w:marRight w:val="6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33981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100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1588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0034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78952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44745340">
                          <w:marLeft w:val="36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29873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3236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313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91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82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4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56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85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2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5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06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7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64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4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44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804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700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003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716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248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77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07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611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025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00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41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407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84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044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01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333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459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777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630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734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158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062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174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241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224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41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736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67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852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65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435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58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993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44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70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044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127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58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919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927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056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06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106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554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236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259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336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396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13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250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457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56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62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438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611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61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37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230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05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33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2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74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20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97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1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0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5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45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08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40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64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54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171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49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34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305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04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955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089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690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977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763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24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66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592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619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97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93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351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321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300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B18D44E-92F9-4711-9C04-2682C60AF204}">
  <we:reference id="wa104382081" version="1.35.0.0" store="en-US" storeType="OMEX"/>
  <we:alternateReferences>
    <we:reference id="wa104382081" version="1.35.0.0" store="en-US" storeType="OMEX"/>
  </we:alternateReferences>
  <we:properties>
    <we:property name="MENDELEY_CITATIONS" value="[{&quot;citationID&quot;:&quot;MENDELEY_CITATION_46e56b73-5f2e-48d3-84b0-416d6c5bf3cf&quot;,&quot;properties&quot;:{&quot;noteIndex&quot;:0},&quot;isEdited&quot;:false,&quot;manualOverride&quot;:{&quot;isManuallyOverridden&quot;:false,&quot;citeprocText&quot;:&quot;(Arrohman, 2019)&quot;,&quot;manualOverrideText&quot;:&quot;&quot;},&quot;citationTag&quot;:&quot;MENDELEY_CITATION_v3_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&quot;,&quot;citationItems&quot;:[{&quot;id&quot;:&quot;20f10de2-00e3-39f1-9d70-df7a4a75dd7f&quot;,&quot;itemData&quot;:{&quot;type&quot;:&quot;thesis&quot;,&quot;id&quot;:&quot;20f10de2-00e3-39f1-9d70-df7a4a75dd7f&quot;,&quot;title&quot;:&quot;Pengaruh Kompetensi dan Lingkungan Kerja Terhadap Kinerja Pegawai Unit Pelaksana Teknis Pelatihan Kerja Tulungagung&quot;,&quot;author&quot;:[{&quot;family&quot;:&quot;Arrohman&quot;,&quot;given&quot;:&quot;Amirul Fajar&quot;,&quot;parse-names&quot;:false,&quot;dropping-particle&quot;:&quot;&quot;,&quot;non-dropping-particle&quot;:&quot;&quot;}],&quot;issued&quot;:{&quot;date-parts&quot;:[[2019]]}},&quot;isTemporary&quot;:false}]}]"/>
    <we:property name="MENDELEY_CITATIONS_STYLE" value="&quot;https://www.zotero.org/styles/apa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7D1603-0EA4-4EFF-879A-64E7EFB464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615</Words>
  <Characters>3511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iya</dc:creator>
  <cp:keywords/>
  <dc:description/>
  <cp:lastModifiedBy>farid budiman</cp:lastModifiedBy>
  <cp:revision>2</cp:revision>
  <cp:lastPrinted>2022-02-10T11:17:00Z</cp:lastPrinted>
  <dcterms:created xsi:type="dcterms:W3CDTF">2022-02-11T15:36:00Z</dcterms:created>
  <dcterms:modified xsi:type="dcterms:W3CDTF">2022-02-11T1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a2a9bbb-37fd-39f9-9312-e37528c172a7</vt:lpwstr>
  </property>
  <property fmtid="{D5CDD505-2E9C-101B-9397-08002B2CF9AE}" pid="24" name="Mendeley Citation Style_1">
    <vt:lpwstr>http://www.zotero.org/styles/apa</vt:lpwstr>
  </property>
</Properties>
</file>